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2B0FDC" w14:textId="77777777" w:rsidR="000E0E1C" w:rsidRPr="000E0E1C" w:rsidRDefault="000E0E1C" w:rsidP="000E0E1C">
      <w:pPr>
        <w:spacing w:before="240" w:after="60" w:line="240" w:lineRule="auto"/>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t>Evaluating the use of the reproduction number as an epidemiological tool, using spatio-temporal trends of the Covid-19 outbreak in England</w:t>
      </w:r>
    </w:p>
    <w:p w14:paraId="3C0C1435"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 xml:space="preserve">Katharine Sherratt, Sam Abbott, Sophie </w:t>
      </w:r>
      <w:proofErr w:type="spellStart"/>
      <w:r w:rsidRPr="000E0E1C">
        <w:rPr>
          <w:rFonts w:ascii="Arial" w:eastAsia="Times New Roman" w:hAnsi="Arial" w:cs="Arial"/>
          <w:i/>
          <w:iCs/>
          <w:color w:val="000000"/>
          <w:lang w:eastAsia="en-GB"/>
        </w:rPr>
        <w:t>Meakin</w:t>
      </w:r>
      <w:proofErr w:type="spellEnd"/>
      <w:r w:rsidRPr="000E0E1C">
        <w:rPr>
          <w:rFonts w:ascii="Arial" w:eastAsia="Times New Roman" w:hAnsi="Arial" w:cs="Arial"/>
          <w:i/>
          <w:iCs/>
          <w:color w:val="000000"/>
          <w:lang w:eastAsia="en-GB"/>
        </w:rPr>
        <w:t xml:space="preserve">, Joel Hellewell, James Munday, Nikos </w:t>
      </w:r>
      <w:proofErr w:type="spellStart"/>
      <w:r w:rsidRPr="000E0E1C">
        <w:rPr>
          <w:rFonts w:ascii="Arial" w:eastAsia="Times New Roman" w:hAnsi="Arial" w:cs="Arial"/>
          <w:i/>
          <w:iCs/>
          <w:color w:val="000000"/>
          <w:lang w:eastAsia="en-GB"/>
        </w:rPr>
        <w:t>Bosse</w:t>
      </w:r>
      <w:proofErr w:type="spellEnd"/>
      <w:r w:rsidRPr="000E0E1C">
        <w:rPr>
          <w:rFonts w:ascii="Arial" w:eastAsia="Times New Roman" w:hAnsi="Arial" w:cs="Arial"/>
          <w:i/>
          <w:iCs/>
          <w:color w:val="000000"/>
          <w:lang w:eastAsia="en-GB"/>
        </w:rPr>
        <w:t>, CMMID Covid-19 working group and Sebastian Funk</w:t>
      </w:r>
    </w:p>
    <w:p w14:paraId="36701251"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sz w:val="18"/>
          <w:szCs w:val="18"/>
          <w:lang w:eastAsia="en-GB"/>
        </w:rPr>
        <w:t>Centre for Mathematical Modelling of Infectious Diseases, London School of Hygiene &amp; Tropical Medicine</w:t>
      </w:r>
    </w:p>
    <w:p w14:paraId="047B77D5" w14:textId="77777777" w:rsidR="000E0E1C" w:rsidRPr="000E0E1C" w:rsidRDefault="000E0E1C" w:rsidP="000E0E1C">
      <w:pPr>
        <w:spacing w:before="360" w:after="12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t>Abstract</w:t>
      </w:r>
    </w:p>
    <w:p w14:paraId="0FB0E805"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Background</w:t>
      </w:r>
    </w:p>
    <w:p w14:paraId="10C1BFCB"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he time-varying reproduction number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can be used to assess changing transmission dynamics during an epidemic outbreak. However, methods and data sources for estimating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vary. Nonetheless, one might expect all methods </w:t>
      </w:r>
      <w:proofErr w:type="spellStart"/>
      <w:r w:rsidRPr="000E0E1C">
        <w:rPr>
          <w:rFonts w:ascii="Arial" w:eastAsia="Times New Roman" w:hAnsi="Arial" w:cs="Arial"/>
          <w:color w:val="000000"/>
          <w:lang w:eastAsia="en-GB"/>
        </w:rPr>
        <w:t>toshould</w:t>
      </w:r>
      <w:proofErr w:type="spellEnd"/>
      <w:r w:rsidRPr="000E0E1C">
        <w:rPr>
          <w:rFonts w:ascii="Arial" w:eastAsia="Times New Roman" w:hAnsi="Arial" w:cs="Arial"/>
          <w:color w:val="000000"/>
          <w:lang w:eastAsia="en-GB"/>
        </w:rPr>
        <w:t xml:space="preserve"> in principle arrive at the same estimate when applied to one population given some true rate of transmission in that population. This study explores whether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estimates of Covid-19 remain consistent and comparable when derived from different data sources using a standardised approach. </w:t>
      </w:r>
    </w:p>
    <w:p w14:paraId="73E77628"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Methods</w:t>
      </w:r>
    </w:p>
    <w:p w14:paraId="11ACCB34"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We estimated and compared differences in time-varying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using publicly available sources of time-series count data for confirmed Covid-19 cases in England. These included: test-positive cases via public and private laboratories; hospital admissions; and all reported confirmed deaths, over March through August 2020.</w:t>
      </w:r>
    </w:p>
    <w:p w14:paraId="2CFC484F"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Results</w:t>
      </w:r>
    </w:p>
    <w:p w14:paraId="656EBDF0"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Estimation of Transmission potential appeared to </w:t>
      </w:r>
      <w:proofErr w:type="spellStart"/>
      <w:r w:rsidRPr="000E0E1C">
        <w:rPr>
          <w:rFonts w:ascii="Arial" w:eastAsia="Times New Roman" w:hAnsi="Arial" w:cs="Arial"/>
          <w:color w:val="000000"/>
          <w:lang w:eastAsia="en-GB"/>
        </w:rPr>
        <w:t>varidy</w:t>
      </w:r>
      <w:proofErr w:type="spellEnd"/>
      <w:r w:rsidRPr="000E0E1C">
        <w:rPr>
          <w:rFonts w:ascii="Arial" w:eastAsia="Times New Roman" w:hAnsi="Arial" w:cs="Arial"/>
          <w:color w:val="000000"/>
          <w:lang w:eastAsia="en-GB"/>
        </w:rPr>
        <w:t xml:space="preserve"> by data source despite having been estimated using the same method and over the same epidemic, time period, and population.  Rt estimates derived from test-positive cases were rarely entirely consistent with estimates from hospital admissions or deaths at any point in time. The extent of inconsistency itself varied over time, both towards and away from parity of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estimate. Spatially, these patterns were consistent across regions when using hospital admissions and deaths data to derive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Potential mechanisms driving observed differences may include changing transmission patterns in sub-populations, and artefacts in data collection, reporting, or estimation methods.</w:t>
      </w:r>
    </w:p>
    <w:p w14:paraId="647985B7"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Conclusions</w:t>
      </w:r>
    </w:p>
    <w:p w14:paraId="250B9C0B"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We conclude that the data source used to estimate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has an important and potentially useful influence on resulting transmission estimates. This influence may reflect different epidemic dynamics in sub-groups of the general population. This has implications for the selection of data when estimating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ion, for the communication of Rt estimates used in policy, and for detecting real-time transmission in vulnerable populations.</w:t>
      </w:r>
    </w:p>
    <w:p w14:paraId="496E0E50"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Keywords</w:t>
      </w:r>
    </w:p>
    <w:p w14:paraId="1E27F55F" w14:textId="77777777" w:rsidR="000E0E1C" w:rsidRPr="000E0E1C" w:rsidRDefault="000E0E1C" w:rsidP="000E0E1C">
      <w:pPr>
        <w:spacing w:after="240" w:line="240" w:lineRule="auto"/>
        <w:rPr>
          <w:rFonts w:ascii="Times New Roman" w:eastAsia="Times New Roman" w:hAnsi="Times New Roman" w:cs="Times New Roman"/>
          <w:sz w:val="24"/>
          <w:szCs w:val="24"/>
          <w:lang w:eastAsia="en-GB"/>
        </w:rPr>
      </w:pPr>
      <w:r w:rsidRPr="000E0E1C">
        <w:rPr>
          <w:rFonts w:ascii="Times New Roman" w:eastAsia="Times New Roman" w:hAnsi="Times New Roman" w:cs="Times New Roman"/>
          <w:sz w:val="24"/>
          <w:szCs w:val="24"/>
          <w:lang w:eastAsia="en-GB"/>
        </w:rPr>
        <w:br/>
      </w:r>
      <w:r w:rsidRPr="000E0E1C">
        <w:rPr>
          <w:rFonts w:ascii="Times New Roman" w:eastAsia="Times New Roman" w:hAnsi="Times New Roman" w:cs="Times New Roman"/>
          <w:sz w:val="24"/>
          <w:szCs w:val="24"/>
          <w:lang w:eastAsia="en-GB"/>
        </w:rPr>
        <w:br/>
      </w:r>
    </w:p>
    <w:p w14:paraId="7DFCFCF9"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lastRenderedPageBreak/>
        <w:t>Introduction</w:t>
      </w:r>
    </w:p>
    <w:p w14:paraId="6D81D6E3" w14:textId="279F6E49"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From its emergence in 2019, the novel coronavirus SARS-CoV-2 ha</w:t>
      </w:r>
      <w:r>
        <w:rPr>
          <w:rFonts w:ascii="Arial" w:eastAsia="Times New Roman" w:hAnsi="Arial" w:cs="Arial"/>
          <w:color w:val="000000"/>
          <w:lang w:eastAsia="en-GB"/>
        </w:rPr>
        <w:t>d</w:t>
      </w:r>
      <w:r w:rsidRPr="000E0E1C">
        <w:rPr>
          <w:rFonts w:ascii="Arial" w:eastAsia="Times New Roman" w:hAnsi="Arial" w:cs="Arial"/>
          <w:color w:val="000000"/>
          <w:lang w:eastAsia="en-GB"/>
        </w:rPr>
        <w:t xml:space="preserve"> caused over six million cases of disease (Covid-19) worldwide within six months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lai8kp76s","properties":{"formattedCitation":"[1]","plainCitation":"[1]","noteIndex":0},"citationItems":[{"id":668,"uris":["http://zotero.org/users/5456110/items/YX22A2FP"],"uri":["http://zotero.org/users/5456110/items/YX22A2FP"],"itemData":{"id":668,"type":"webpage","abstract":"Latest information on the geographical distribution of COVID-19 cases globally, updated daily.","language":"en","note":"source: www.ecdc.europa.eu","title":"COVID-19 situation update worldwide, as of 6 June 2020","URL":"https://www.ecdc.europa.eu/en/geographical-distribution-2019-ncov-cases","author":[{"literal":"European Centre for Disease Prevention and Control"}],"accessed":{"date-parts":[["2020",6,6]]},"issued":{"date-parts":[["2020",6,6]]}}}],"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1]</w:t>
      </w:r>
      <w:r>
        <w:rPr>
          <w:rFonts w:ascii="Arial" w:eastAsia="Times New Roman" w:hAnsi="Arial" w:cs="Arial"/>
          <w:color w:val="000000"/>
          <w:lang w:eastAsia="en-GB"/>
        </w:rPr>
        <w:fldChar w:fldCharType="end"/>
      </w:r>
      <w:r>
        <w:rPr>
          <w:rFonts w:ascii="Arial" w:eastAsia="Times New Roman" w:hAnsi="Arial" w:cs="Arial"/>
          <w:color w:val="000000"/>
          <w:lang w:eastAsia="en-GB"/>
        </w:rPr>
        <w:t>.</w:t>
      </w:r>
      <w:r w:rsidRPr="000E0E1C">
        <w:rPr>
          <w:rFonts w:ascii="Arial" w:eastAsia="Times New Roman" w:hAnsi="Arial" w:cs="Arial"/>
          <w:color w:val="000000"/>
          <w:lang w:eastAsia="en-GB"/>
        </w:rPr>
        <w:t xml:space="preserve"> This prompted global policy interventions to prevent continued transmission, with widespread temporary bans on social interaction outside the household</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1rt549o5s0","properties":{"formattedCitation":"[2,3]","plainCitation":"[2,3]","noteIndex":0},"citationItems":[{"id":721,"uris":["http://zotero.org/users/5456110/items/HWGCCJIS"],"uri":["http://zotero.org/users/5456110/items/HWGCCJIS"],"itemData":{"id":721,"type":"report","language":"en","note":"publisher: World Health Organization","publisher":"WHO Regional Office for Europe","source":"www.euro.who.int","title":"Strengthening and adjusting public health measures throughout the COVID-19 transition phases. Policy considerations for the WHO European Region","URL":"http://www.euro.who.int/en/countries/hungary/publications/strengthening-and-adjusting-public-health-measures-throughout-the-covid-19-transition-phases.-policy-considerations-for-the-who-european-region,-24-april-2020","author":[{"literal":"World Health Organisation"}],"accessed":{"date-parts":[["2020",6,6]]},"issued":{"date-parts":[["2020",5,14]]}}},{"id":635,"uris":["http://zotero.org/users/5456110/items/KGLBEIM4"],"uri":["http://zotero.org/users/5456110/items/KGLBEIM4"],"itemData":{"id":635,"type":"article-journal","abstract":"Background Isolation of cases and contact tracing is used to control outbreaks of infectious diseases, and has been used for coronavirus disease 2019 (COVID-19). Whether this strategy will achieve control depends on characteristics of both the pathogen and the response. Here we use a mathematical model to assess if isolation and contact tracing are able to control onwards transmission from imported cases of COVID-19.","container-title":"The Lancet Global Health","DOI":"10.1016/S2214-109X(20)30074-7","ISSN":"2214109X","issue":"4","journalAbbreviation":"The Lancet Global Health","language":"en","page":"e488-e496","source":"DOI.org (Crossref)","title":"Feasibility of controlling COVID-19 outbreaks by isolation of cases and contacts","volume":"8","author":[{"family":"Hellewell","given":"Joel"},{"family":"Abbott","given":"Sam"},{"family":"Gimma","given":"Amy"},{"family":"Bosse","given":"Nikos I"},{"family":"Jarvis","given":"Christopher I"},{"family":"Russell","given":"Timothy W"},{"family":"Munday","given":"James D"},{"family":"Kucharski","given":"Adam J"},{"family":"Edmunds","given":"W John"},{"family":"Funk","given":"Sebastian"},{"family":"Eggo","given":"Rosalind M"},{"family":"Sun","given":"Fiona"},{"family":"Flasche","given":"Stefan"},{"family":"Quilty","given":"Billy J"},{"family":"Davies","given":"Nicholas"},{"family":"Liu","given":"Yang"},{"family":"Clifford","given":"Samuel"},{"family":"Klepac","given":"Petra"},{"family":"Jit","given":"Mark"},{"family":"Diamond","given":"Charlie"},{"family":"Gibbs","given":"Hamish"},{"family":"Zandvoort","given":"Kevin","non-dropping-particle":"van"}],"issued":{"date-parts":[["2020",4]]}}}],"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2,3]</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Introducing and adjusting such policy measures depends on a value judgement in balancing continued transmission potential with the multidimensional consequences of interventions. It is therefore critical to inform the implementation of policy measures with clear and near real-time estimates of ongoing epidemic dynamics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1csrqnjibs","properties":{"formattedCitation":"[4,5]","plainCitation":"[4,5]","noteIndex":0},"citationItems":[{"id":717,"uris":["http://zotero.org/users/5456110/items/9GIWM5TT"],"uri":["http://zotero.org/users/5456110/items/9GIWM5TT"],"itemData":{"id":717,"type":"report","language":"en","number":"CP 239","page":"60","title":"Our Plan to Rebuild: The UK Government’s COVID-19 recovery strategy","author":[{"literal":"HM Government"}],"issued":{"date-parts":[["2020",5]]}}},{"id":714,"uris":["http://zotero.org/users/5456110/items/BA2VI54C"],"uri":["http://zotero.org/users/5456110/items/BA2VI54C"],"itemData":{"id":714,"type":"report","collection-title":"Scientific Advisory Group for Emergencies (SAGE)","language":"en","source":"www.gov.uk","title":"Ethics and value judgements involved in developing policy for lifting physical distancing measures","URL":"https://www.gov.uk/government/publications/ethics-and-value-judgements-involved-in-developing-policy-for-lifting-physical-distancing-measures-29-april-2020","author":[{"literal":"Michael Parker"}],"accessed":{"date-parts":[["2020",6,6]]},"issued":{"date-parts":[["2020",4,29]]}}}],"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4,5]</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w:t>
      </w:r>
    </w:p>
    <w:p w14:paraId="291DBB2D" w14:textId="7864192A"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Such an understanding can be partly obtained from the numbers of confirmed cases and deaths due to the virus. Yet these numbers do not directly reflect current transmission potential, with delays from infection to displaying symptoms, then to reporting in official statistics gathered at the point of hospital admission, community testing, or death. Alternatively, an epidemic can be tracked in terms of transmission intensity by estimating the time-varying reproduction number (R</w:t>
      </w:r>
      <w:r w:rsidRPr="000E0E1C">
        <w:rPr>
          <w:rFonts w:ascii="Arial" w:eastAsia="Times New Roman" w:hAnsi="Arial" w:cs="Arial"/>
          <w:color w:val="000000"/>
          <w:sz w:val="13"/>
          <w:szCs w:val="13"/>
          <w:vertAlign w:val="subscript"/>
          <w:lang w:eastAsia="en-GB"/>
        </w:rPr>
        <w:t>t</w:t>
      </w:r>
      <w:r w:rsidRPr="000E0E1C">
        <w:rPr>
          <w:rFonts w:ascii="Arial" w:eastAsia="Times New Roman" w:hAnsi="Arial" w:cs="Arial"/>
          <w:color w:val="000000"/>
          <w:lang w:eastAsia="en-GB"/>
        </w:rPr>
        <w:t xml:space="preserve">, the average number of secondary infections generated by each new infectious case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tp4s2bc5l","properties":{"formattedCitation":"[6]","plainCitation":"[6]","noteIndex":0},"citationItems":[{"id":669,"uris":["http://zotero.org/users/5456110/items/UQKRJV7R"],"uri":["http://zotero.org/users/5456110/items/UQKRJV7R"],"itemData":{"id":669,"type":"article-journal","container-title":"BMC Medicine","DOI":"10.1186/s12916-020-01628-4","ISSN":"1741-7015","issue":"1","journalAbbreviation":"BMC Medicine","page":"152","source":"BioMed Central","title":"Epidemiological models are important tools for guiding COVID-19 interventions","volume":"18","author":[{"family":"Thompson","given":"Robin N."}],"issued":{"date-parts":[["2020",5,25]]}}}],"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6]</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on imputed infections. In principle, this provides a clearer picture of an underlying epidemic than using case counts. Estimating R quantifies relative transmission potential over time, accounting for the time taken from becoming infected to being infectious to others, and independent of reporting artefacts.</w:t>
      </w:r>
    </w:p>
    <w:p w14:paraId="74A278CC" w14:textId="2A502632"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Different methods exist to model the reproduction number, and in the UK a number of mathematical and statistical methods have produced estimates used to inform policy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ktvh79dji","properties":{"formattedCitation":"[7\\uc0\\u8211{}10]","plainCitation":"[7–10]","noteIndex":0},"citationItems":[{"id":682,"uris":["http://zotero.org/users/5456110/items/46WPFXPZ"],"uri":["http://zotero.org/users/5456110/items/46WPFXPZ"],"itemData":{"id":682,"type":"book","abstract":"Much-acclaimed, this book is now available in paperback. It provides an analytical framework for evaluating public health measures aimed at eradicating or controlling communicable diseases such as malaria, measles, river blindness, sleeping sickness, schistosomiasis, and AIDS. The authors are leaders in the field. Their distinctive contribution has been to show the practice and far-reaching power of mathematical modelling in epidemiology, fully set out here for the first time.","event-place":"Oxford, New York","ISBN":"978-0-19-854040-3","number-of-pages":"766","publisher":"Oxford University Press","publisher-place":"Oxford, New York","source":"Oxford University Press","title":"Infectious Diseases of Humans: Dynamics and Control","title-short":"Infectious Diseases of Humans","author":[{"family":"Anderson","given":"Roy M."},{"family":"May","given":"Robert M."}],"issued":{"date-parts":[["1992",8,27]]}}},{"id":688,"uris":["http://zotero.org/users/5456110/items/CLL63622"],"uri":["http://zotero.org/users/5456110/items/CLL63622"],"itemData":{"id":688,"type":"article-journal","abstract":"Background:\n              Interventions are now in place worldwide to reduce transmission of the novel coronavirus. Assessing temporal variations in transmission in different countries is essential for evaluating the effectiveness of public health interventions and the impact of changes in policy.\n            \n            \n              Methods:\n              We use case notification data to generate daily estimates of the time-dependent reproduction number in different regions and countries. Our modelling framework, based on open source tooling, accounts for reporting delays, so that temporal variations in reproduction number estimates can be compared directly with the times at which interventions are implemented.\n            \n            \n              Results:\n              We provide three example uses of our framework. First, we demonstrate how the toolset displays temporal changes in the reproduction number. Second, we show how the framework can be used to reconstruct case counts by date of infection from case counts by date of notification, as well as to estimate the reproduction number. Third, we show how maps can be generated to clearly show if case numbers are likely to decrease or increase in different regions. Results are shown for regions and countries worldwide on our website (\n              https://epiforecasts.io/covid/\n              ) and are updated daily. Our tooling is provided as an open-source R package to allow replication by others.\n            \n            \n              Conclusions:\n              This decision-support tool can be used to assess changes in virus transmission in different regions and countries worldwide. This allows policymakers to assess the effectiveness of current interventions, and will be useful for inferring whether or not transmission will increase when interventions are lifted. As well as providing daily updates on our website, we also provide adaptable computing code so that our approach can be used directly by researchers and policymakers on confidential datasets. We hope that our tool will be used to support decisions in countries worldwide throughout the ongoing COVID-19 pandemic.","container-title":"Wellcome Open Research","DOI":"10.12688/wellcomeopenres.16006.1","ISSN":"2398-502X","journalAbbreviation":"Wellcome Open Res","language":"en","page":"112","source":"DOI.org (Crossref)","title":"Estimating the time-varying reproduction number of SARS-CoV-2 using national and subnational case counts","volume":"5","author":[{"family":"Abbott","given":"Sam"},{"family":"Hellewell","given":"Joel"},{"family":"Thompson","given":"Robin N."},{"family":"Sherratt","given":"Katharine"},{"family":"Gibbs","given":"Hamish P."},{"family":"Bosse","given":"Nikos I."},{"family":"Munday","given":"James D."},{"family":"Meakin","given":"Sophie"},{"family":"Doughty","given":"Emma L."},{"family":"Chun","given":"June Young"},{"family":"Chan","given":"Yung-Wai Desmond"},{"family":"Finger","given":"Flavio"},{"family":"Campbell","given":"Paul"},{"family":"Endo","given":"Akira"},{"family":"Pearson","given":"Carl A. B."},{"family":"Gimma","given":"Amy"},{"family":"Russell","given":"Tim"},{"literal":"CMMID COVID modelling group"},{"family":"Flasche","given":"Stefan"},{"family":"Kucharski","given":"Adam J."},{"family":"Eggo","given":"Rosalind M."},{"family":"Funk","given":"Sebastian"}],"issued":{"date-parts":[["2020",6,1]]}}},{"id":748,"uris":["http://zotero.org/users/5456110/items/F587QYCW"],"uri":["http://zotero.org/users/5456110/items/F587QYCW"],"itemData":{"id":748,"type":"book","genre":"R package","title":"EpiNow2: Estimate Real-Time Case Counts and Time-Varying Epidemiological Parameters","title-short":"Epinow2","URL":"https://github.com/epiforecasts/EpiNow2","version":"v1.1.0","author":[{"family":"Abbott","given":"Sam"},{"family":"Hellewell","given":"Joel"},{"family":"Thompson","given":"Robin"},{"family":"Gostic","given":"Katelyn"},{"family":"Sherratt","given":"Katharine"},{"family":"Meakin","given":"Sophie"},{"family":"Munday","given":"James"},{"family":"Bosse","given":"Nikos"},{"family":"Hickson","given":"Joe"},{"literal":"Epiforecasts"},{"family":"Funk","given":"Sebastian"}],"issued":{"date-parts":[["2020"]]}},"locator":"2"},{"id":754,"uris":["http://zotero.org/users/5456110/items/G85FECGF"],"uri":["http://zotero.org/users/5456110/items/G85FECGF"],"itemData":{"id":754,"type":"webpage","abstract":"Evidence considered by the Scientific Advisory Group for Emergencies (SAGE).","language":"en","title":"Scientific evidence supporting the government response to coronavirus (COVID-19)","URL":"https://www.gov.uk/government/collections/scientific-evidence-supporting-the-government-response-to-coronavirus-covid-19","author":[{"literal":"Scientific Advisory Group for Emergencies"}],"accessed":{"date-parts":[["2020",8,31]]},"issued":{"date-parts":[["2020"]]}}}],"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7–10]</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For example, the incidence of transmission events can be estimated by taking some lagged time-series indicator of infection, such as symptomatic cases, and working back through the biological, behavioural, and reporting processes that take place after infection to arrive at a distribution of infections and transmission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tpphlkje6","properties":{"formattedCitation":"[8,11]","plainCitation":"[8,11]","noteIndex":0},"citationItems":[{"id":688,"uris":["http://zotero.org/users/5456110/items/CLL63622"],"uri":["http://zotero.org/users/5456110/items/CLL63622"],"itemData":{"id":688,"type":"article-journal","abstract":"Background:\n              Interventions are now in place worldwide to reduce transmission of the novel coronavirus. Assessing temporal variations in transmission in different countries is essential for evaluating the effectiveness of public health interventions and the impact of changes in policy.\n            \n            \n              Methods:\n              We use case notification data to generate daily estimates of the time-dependent reproduction number in different regions and countries. Our modelling framework, based on open source tooling, accounts for reporting delays, so that temporal variations in reproduction number estimates can be compared directly with the times at which interventions are implemented.\n            \n            \n              Results:\n              We provide three example uses of our framework. First, we demonstrate how the toolset displays temporal changes in the reproduction number. Second, we show how the framework can be used to reconstruct case counts by date of infection from case counts by date of notification, as well as to estimate the reproduction number. Third, we show how maps can be generated to clearly show if case numbers are likely to decrease or increase in different regions. Results are shown for regions and countries worldwide on our website (\n              https://epiforecasts.io/covid/\n              ) and are updated daily. Our tooling is provided as an open-source R package to allow replication by others.\n            \n            \n              Conclusions:\n              This decision-support tool can be used to assess changes in virus transmission in different regions and countries worldwide. This allows policymakers to assess the effectiveness of current interventions, and will be useful for inferring whether or not transmission will increase when interventions are lifted. As well as providing daily updates on our website, we also provide adaptable computing code so that our approach can be used directly by researchers and policymakers on confidential datasets. We hope that our tool will be used to support decisions in countries worldwide throughout the ongoing COVID-19 pandemic.","container-title":"Wellcome Open Research","DOI":"10.12688/wellcomeopenres.16006.1","ISSN":"2398-502X","journalAbbreviation":"Wellcome Open Res","language":"en","page":"112","source":"DOI.org (Crossref)","title":"Estimating the time-varying reproduction number of SARS-CoV-2 using national and subnational case counts","volume":"5","author":[{"family":"Abbott","given":"Sam"},{"family":"Hellewell","given":"Joel"},{"family":"Thompson","given":"Robin N."},{"family":"Sherratt","given":"Katharine"},{"family":"Gibbs","given":"Hamish P."},{"family":"Bosse","given":"Nikos I."},{"family":"Munday","given":"James D."},{"family":"Meakin","given":"Sophie"},{"family":"Doughty","given":"Emma L."},{"family":"Chun","given":"June Young"},{"family":"Chan","given":"Yung-Wai Desmond"},{"family":"Finger","given":"Flavio"},{"family":"Campbell","given":"Paul"},{"family":"Endo","given":"Akira"},{"family":"Pearson","given":"Carl A. B."},{"family":"Gimma","given":"Amy"},{"family":"Russell","given":"Tim"},{"literal":"CMMID COVID modelling group"},{"family":"Flasche","given":"Stefan"},{"family":"Kucharski","given":"Adam J."},{"family":"Eggo","given":"Rosalind M."},{"family":"Funk","given":"Sebastian"}],"issued":{"date-parts":[["2020",6,1]]}}},{"id":662,"uris":["http://zotero.org/users/5456110/items/M2UGR3SP"],"uri":["http://zotero.org/users/5456110/items/M2UGR3SP"],"itemData":{"id":662,"type":"report","abstract":"We describe regional variation in the reproduction number of SARS-CoV-2 infections observed using publicly reported data in the UK, with a view to understanding both if there are clear hot spots in viral spread in the country, or other spatial patterns. Based on case data up to the 9th April, we estimate that the viral replication number remains above 1 overall in the UK but that its trend is to decrease. This suggests the peak of the first wave of COVID-19 patients is imminent. We find that there is significant regional variation in the UK and that this is changing over time. Within England currently the reproductive ratio is lowest in the Midlands (1.11 95% CI 1.07; 1.14) , and highest in the North East of England (1.38 95% CI 1.33-1.42). There are long and variable time delays between infection and detection of cases, and thus it remains unclear whether the reduction in the reproductive number is a result of social distancing measures. If we are to prevent further outbreaks, it is critical that we both reduce the time taken for detection and improve our ability to predict the regional spread of outbreaks.","genre":"preprint","language":"en","note":"DOI: 10.1101/2020.04.13.20062760","publisher":"Epidemiology","source":"DOI.org (Crossref)","title":"Estimates of regional infectivity of COVID-19 in the United Kingdom following imposition of social distancing measures","URL":"http://medrxiv.org/lookup/doi/10.1101/2020.04.13.20062760","author":[{"family":"Challen","given":"Robert J"},{"family":"Tsaneva-Atanasova","given":"Krasimira"},{"family":"Pitt","given":"Martin"},{"family":"Edwards","given":"Tom"},{"family":"Gompels","given":"Luke"},{"family":"Lacasa","given":"Lucas"},{"family":"Brooks-Pollock","given":"Ellen"},{"family":"Martin","given":"Chris"},{"family":"Griffith","given":"Gareth"},{"family":"Danon","given":"Leon"}],"accessed":{"date-parts":[["2020",5,27]]},"issued":{"date-parts":[["2020",4,17]]}}}],"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8,11]</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However, there is extensive variation among methods even within the same model family. This can include the source and handling of data used to parameterise infection counts, and key assumptions including the generation time or the degree of variation that Rt can display over time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35pd00v14","properties":{"formattedCitation":"[12\\uc0\\u8211{}17]","plainCitation":"[12–17]","noteIndex":0},"citationItems":[{"id":750,"uris":["http://zotero.org/users/5456110/items/KIQS5JFK"],"uri":["http://zotero.org/users/5456110/items/KIQS5JFK"],"itemData":{"id":750,"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Competing Interest StatementThe authors have declared no competing interest.Funding Statement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does not analyze any data from human or animal subject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is is a theoretical study analyzing only synthetic data. All code to generate and analyze the data is publicly available on Github (url provided within the text).https://github.com/cobeylab/Rt_estimation","container-title":"medRxiv","DOI":"10.1101/2020.06.18.20134858","page":"2020.06.18.20134858","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De Salazar","given":"Pablo M."},{"family":"Hellewell","given":"Joel"},{"family":"Meakin","given":"Sophie"},{"family":"Munday","given":"James"},{"family":"Bosse","given":"Nikos"},{"family":"Sherratt","given":"Katharine"},{"family":"Thompson","given":"Robin M"},{"family":"White","given":"Laura F"},{"family":"Huisman","given":"Jana"},{"family":"Scire","given":"Jérémie"},{"family":"Bonhoeffer","given":"Sebastian"},{"family":"Stadler","given":"Tanja"},{"family":"Wallinga","given":"Jacco"},{"family":"Funk","given":"Sebastian"},{"family":"Lipsitch","given":"Marc"},{"family":"Cobey","given":"Sarah"}],"issued":{"date-parts":[["2020",1,1]]}}},{"id":684,"uris":["http://zotero.org/users/5456110/items/4B5YXCR7"],"uri":["http://zotero.org/users/5456110/items/4B5YXCR7"],"itemData":{"id":684,"type":"article-journal","abstract":"The basic reproduction number Ro is the number of secondary cases which one case would produce in a completely susceptible population. It depends on the duration of the infectious period, the probability of infecting a susceptible individual during one contact, and the number of new susceptible individuals contacted per unit of time. Therefore Ro may vary considerably for different infectious diseases but also for the same disease in different populations. The key threshold result of epidemic theory associates the outbreaks of epidemics and the persistence of endemic levels with basic reproduction numbers greater than one. Because the magnitude of R0 allows one to determine the amount of effort which is necessary either to prevent an epidemic or to eliminate an infection from a population, it is crucial to estimate Ro for a given disease in a particular population. The present paper gives a survey about the various estimation methods available.","container-title":"Statistical Methods in Medical Research","DOI":"10.1177/096228029300200103","ISSN":"0962-2802","issue":"1","journalAbbreviation":"Stat Methods Med Res","language":"en","note":"publisher: SAGE Publications Ltd STM","page":"23-41","source":"SAGE Journals","title":"The estimation of the basic reproduction number for infectious diseases","volume":"2","author":[{"family":"Dietz","given":"K."}],"issued":{"date-parts":[["1993",3,1]]}}},{"id":555,"uris":["http://zotero.org/users/5456110/items/QYX43U7Y"],"uri":["http://zotero.org/users/5456110/items/QYX43U7Y"],"itemData":{"id":555,"type":"article-journal","container-title":"American Journal of Epidemiology","DOI":"10.1093/aje/kwh255","ISSN":"0002-9262","issue":"6","note":"_eprint: https://academic.oup.com/aje/article-pdf/160/6/509/179728/kwh255.pdf","page":"509-516","title":"Different Epidemic Curves for Severe Acute Respiratory Syndrome Reveal Similar Impacts of Control Measures","volume":"160","author":[{"family":"Wallinga","given":"Jacco"},{"family":"Teunis","given":"Peter"}],"issued":{"date-parts":[["2004"]]}}},{"id":679,"uris":["http://zotero.org/users/5456110/items/CWGXZ5B2"],"uri":["http://zotero.org/users/5456110/items/CWGXZ5B2"],"itemData":{"id":679,"type":"article-journal","abstract":"Controlling an emerging communicable disease requires prompt adoption of measures such as quarantine. Assessment of the efficacy of these measures must be rapid as well. In this paper, the authors present a framework to monitor the efficacy of control measures in real time. Bayesian estimation of the reproduction number R (mean number of cases generated by a single infectious person) during an outbreak allows them to judge rapidly whether the epidemic is under control (R &lt; 1). Only counts and time of onset of symptoms, plus tracing information from a subset of cases, are required. Markov chain Monte Carlo and Monte Carlo sampling are used to infer the temporal pattern of R up to the last observation. The operating characteristics of the method are investigated in a simulation study of severe acute respiratory syndrome-like outbreaks. In this particular setting, control measures lacking efficacy (R &gt; or = 1.1) could be detected after 2 weeks in at least 70% of the epidemics, with less than a 5% probability of a wrong conclusion. When control measures are efficacious (R = 0.5), this situation may be evidenced in 68% of the epidemics after 2 weeks and 92% of the epidemics after 3 weeks, with less than a 5% probability of a wrong conclusion.","container-title":"American Journal of Epidemiology","DOI":"10.1093/aje/kwj274","ISSN":"0002-9262","issue":"6","journalAbbreviation":"Am. J. Epidemiol.","language":"eng","note":"PMID: 16887892","page":"591-597","source":"PubMed","title":"Estimating in real time the efficacy of measures to control emerging communicable diseases","volume":"164","author":[{"family":"Cauchemez","given":"Simon"},{"family":"Boëlle","given":"Pierre-Yves"},{"family":"Thomas","given":"Guy"},{"family":"Valleron","given":"Alain-Jacques"}],"issued":{"date-parts":[["2006",9,15]]}}},{"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id":101,"uris":["http://zotero.org/users/5456110/items/4WT2PTI5"],"uri":["http://zotero.org/users/5456110/items/4WT2PTI5"],"itemData":{"id":101,"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title":"Improved inference of time-varying reproduction numbers during infectious disease outbreaks","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12–17]</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w:t>
      </w:r>
    </w:p>
    <w:p w14:paraId="180126F1" w14:textId="0CC3B92E"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One major source of difference is in the source of data used as a reference point for modelling earlier transmission events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ddmrvu8pv","properties":{"formattedCitation":"[18]","plainCitation":"[18]","noteIndex":0},"citationItems":[{"id":761,"uris":["http://zotero.org/users/5456110/items/5P3YN4KQ"],"uri":["http://zotero.org/users/5456110/items/5P3YN4KQ"],"itemData":{"id":761,"type":"webpage","title":"Coronavirus (COVID-19) in the UK","URL":"https://coronavirus.data.gov.uk/about-data","author":[{"literal":"Public Health England"},{"literal":"NHSX"}],"accessed":{"date-parts":[["2020",8,31]]},"issued":{"date-parts":[["2020"]]}}}],"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18]</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In England, three publicly available reporting pathways identify confirmed cases of Covid-19. Recent cases are notified by laboratories testing for cases in the wider community, and separately by hospitals, from new confirmed diagnoses among admissions. Meanwhile, deaths with confirmed disease are notified from either local public health authorities, or from hospitals in which death occurred.</w:t>
      </w:r>
    </w:p>
    <w:p w14:paraId="7F3FB6B3" w14:textId="20441736"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In theory, these three processes for generating data might be expected to be evenly distributed through the general population, all acting as lagged, partial indicators of transmission from which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can be estimated. Where resulting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estimates from each data source are not the same, this suggests that the proportion of cases which result in testing, hospital admissions, or deaths may have changed. This could be the case if, for instance, transmission increases among a younger population but remains stable among other ages. With younger cases less likely to require hospital admission or have fatal outcomes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50vs1qf1f","properties":{"formattedCitation":"[19]","plainCitation":"[19]","noteIndex":0},"citationItems":[{"id":756,"uris":["http://zotero.org/users/5456110/items/VX35C4CN"],"uri":["http://zotero.org/users/5456110/items/VX35C4CN"],"itemData":{"id":756,"type":"report","abstract":"This paper assesses the age specificity of the infection fatality rate (IFR) for COVID-19 using seroprevalence results from eight national studies , regional studies of fifteen locations in Europe and the United States, and five countries that have engaged in comprehensive tracing of COVID-19 infections. The estimated IFR is close to zero for children and younger adults but rises exponentially with age, reaching 0.4% at age 55, 1.3% at age 65, 4.5% at age 75, and 15% at age 85. We find that differences in the age structure of the population and the age-specific prevalence of COVID-19 explain 90% of the geographical variation in population IFR. Consequently, protecting vulnerable age groups could substantially reduce the incidence of mortality.","genre":"preprint","language":"en","note":"DOI: 10.1101/2020.07.23.20160895","publisher":"Infectious Diseases (except HIV/AIDS)","source":"DOI.org (Crossref)","title":"Assessing the age specificity of infection fatatlity rates for Covid-19: Systematic review, meta-analysis, and public policy implications","title-short":"ASSESSING THE AGE SPECIFICITY OF INFECTION FATALITY RATES FOR COVID-19","URL":"http://medrxiv.org/lookup/doi/10.1101/2020.07.23.20160895","author":[{"family":"Levin","given":"Andrew T"},{"family":"Meyerowitz-Katz","given":"Gideon"},{"family":"Owusu-Boaitey","given":"Nana"},{"family":"Cochran","given":"Kensington B."},{"family":"Walsh","given":"Seamus P."}],"accessed":{"date-parts":[["2020",8,31]]},"issued":{"date-parts":[["2020",7,24]]}}}],"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19]</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then only an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derived from test-positive community cases would reflect this increase in transmission as long as testing covers the populations in which transmission occurs. The reverse would be true if there were an outbreak in a vulnerable subpopulation who are more likely to experience fatal outcomes</w:t>
      </w:r>
      <w:r w:rsidR="00A063D6">
        <w:rPr>
          <w:rFonts w:ascii="Arial" w:eastAsia="Times New Roman" w:hAnsi="Arial" w:cs="Arial"/>
          <w:color w:val="000000"/>
          <w:lang w:eastAsia="en-GB"/>
        </w:rPr>
        <w:t xml:space="preserve"> </w:t>
      </w:r>
      <w:r w:rsidR="00A063D6">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tfuo9eo17","properties":{"formattedCitation":"[20]","plainCitation":"[20]","noteIndex":0},"citationItems":[{"id":769,"uris":["http://zotero.org/users/5456110/items/VG8EBY9J"],"uri":["http://zotero.org/users/5456110/items/VG8EBY9J"],"itemData":{"id":769,"type":"article-journal","abstract":"Abstract\n            The COVID-19 pandemic has disproportionately affected care home residents internationally, with 19–72% of COVID-19 deaths occurring in care homes. COVID-19 presents atypically in care home residents and up to 56% of residents may test positive whilst pre-symptomatic. In this article, we provide a commentary on challenges and dilemmas identified in the response to COVID-19 for care homes and their residents. We highlight the low sensitivity of polymerase chain reaction testing and the difficulties this poses for blanket screening and isolation of residents. We discuss quarantine of residents and the potential harms associated with this. Personal protective equipment supply for care homes during the pandemic has been suboptimal and we suggest that better integration of procurement and supply is required. Advance care planning has been challenged by the pandemic and there is a need to for healthcare staff to provide support to care homes with this. Finally, we discuss measures to implement augmented care in care homes, including treatment with oxygen and subcutaneous fluids, and the frameworks which will be required if these are to be sustainable. All of these challenges must be met by healthcare, social care and government agencies if care home residents and staff are to be physically and psychologically supported during this time of crisis for care homes.","container-title":"Age and Ageing","DOI":"10.1093/ageing/afaa113","ISSN":"0002-0729, 1468-2834","issue":"5","language":"en","page":"701-705","source":"DOI.org (Crossref)","title":"Commentary: COVID in care homes—challenges and dilemmas in healthcare delivery","title-short":"Commentary","volume":"49","author":[{"family":"Gordon","given":"Adam L"},{"family":"Goodman","given":"Claire"},{"family":"Achterberg","given":"Wilco"},{"family":"Barker","given":"Robert O"},{"family":"Burns","given":"Eileen"},{"family":"Hanratty","given":"Barbara"},{"family":"Martin","given":"Finbarr C"},{"family":"Meyer","given":"Julienne"},{"family":"O’Neill","given":"Desmond"},{"family":"Schols","given":"Jos"},{"family":"Spilsbury","given":"Karen"}],"issued":{"date-parts":[["2020",8,24]]}}}],"schema":"https://github.com/citation-style-language/schema/raw/master/csl-citation.json"} </w:instrText>
      </w:r>
      <w:r w:rsidR="00A063D6">
        <w:rPr>
          <w:rFonts w:ascii="Arial" w:eastAsia="Times New Roman" w:hAnsi="Arial" w:cs="Arial"/>
          <w:color w:val="000000"/>
          <w:lang w:eastAsia="en-GB"/>
        </w:rPr>
        <w:fldChar w:fldCharType="separate"/>
      </w:r>
      <w:r w:rsidR="00A063D6" w:rsidRPr="00A063D6">
        <w:rPr>
          <w:rFonts w:ascii="Arial" w:hAnsi="Arial" w:cs="Arial"/>
          <w:szCs w:val="24"/>
        </w:rPr>
        <w:t>[20]</w:t>
      </w:r>
      <w:r w:rsidR="00A063D6">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If these differences by data source can be identified, this could provide a useful additional layer of real-time information about how transmission varies between sub-populations. </w:t>
      </w:r>
    </w:p>
    <w:p w14:paraId="4A50F859"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This approach suffers where it is unable to make strong or causal conclusions about varying transmission, given that data are noisy and assumptions about sampling and the representation of sub-populations remain implicit. An alternative way to explore differences in </w:t>
      </w:r>
      <w:r w:rsidRPr="000E0E1C">
        <w:rPr>
          <w:rFonts w:ascii="Arial" w:eastAsia="Times New Roman" w:hAnsi="Arial" w:cs="Arial"/>
          <w:color w:val="000000"/>
          <w:lang w:eastAsia="en-GB"/>
        </w:rPr>
        <w:lastRenderedPageBreak/>
        <w:t>transmission would be to explicitly model varying assumptions about population structures and/or fit to multiple data sources while explicitly representing reporting processes. However, for rapid analysis during an outbreak, real-time analysis of Rt estimates is an efficient way to identify differences where these might have policy relevance, and we have used this extensively when providing Rt estimates to the Scientific Pandemic Influenza group on Modelling (SPI-M). This method is also useful for suggesting the comparability of existing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w:t>
      </w:r>
    </w:p>
    <w:p w14:paraId="1F5449F9"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In this study, we aim to compare regional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of Covid-19 across England, using three sources of real-time public data. After assessing differences in Rt by data source, we identify why this variation may exist, and suggest that the usefulness of each data source depends on the purpose for which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is estimated.</w:t>
      </w:r>
    </w:p>
    <w:p w14:paraId="7FA68E8D"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t>Methods</w:t>
      </w:r>
    </w:p>
    <w:p w14:paraId="33B7A0CC" w14:textId="588E58D0"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hree sources of data provided the basis for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estimates. Public data were aggregated to seven English NHS regions. Data from other nations of the UK differed in both availability over time and in data collection and reporting practices. This made estimates incomparable with those from England, where the majority of cases had occurred </w:t>
      </w:r>
      <w:r>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1uge56vmfl","properties":{"formattedCitation":"[18]","plainCitation":"[18]","noteIndex":0},"citationItems":[{"id":761,"uris":["http://zotero.org/users/5456110/items/5P3YN4KQ"],"uri":["http://zotero.org/users/5456110/items/5P3YN4KQ"],"itemData":{"id":761,"type":"webpage","title":"Coronavirus (COVID-19) in the UK","URL":"https://coronavirus.data.gov.uk/about-data","author":[{"literal":"Public Health England"},{"literal":"NHSX"}],"accessed":{"date-parts":[["2020",8,31]]},"issued":{"date-parts":[["2020"]]}}}],"schema":"https://github.com/citation-style-language/schema/raw/master/csl-citation.json"} </w:instrText>
      </w:r>
      <w:r>
        <w:rPr>
          <w:rFonts w:ascii="Arial" w:eastAsia="Times New Roman" w:hAnsi="Arial" w:cs="Arial"/>
          <w:color w:val="000000"/>
          <w:lang w:eastAsia="en-GB"/>
        </w:rPr>
        <w:fldChar w:fldCharType="separate"/>
      </w:r>
      <w:r w:rsidR="0081411A" w:rsidRPr="0081411A">
        <w:rPr>
          <w:rFonts w:ascii="Arial" w:hAnsi="Arial" w:cs="Arial"/>
          <w:szCs w:val="24"/>
        </w:rPr>
        <w:t>[18]</w:t>
      </w:r>
      <w:r>
        <w:rPr>
          <w:rFonts w:ascii="Arial" w:eastAsia="Times New Roman" w:hAnsi="Arial" w:cs="Arial"/>
          <w:color w:val="000000"/>
          <w:lang w:eastAsia="en-GB"/>
        </w:rPr>
        <w:fldChar w:fldCharType="end"/>
      </w:r>
      <w:r>
        <w:rPr>
          <w:rFonts w:ascii="Arial" w:eastAsia="Times New Roman" w:hAnsi="Arial" w:cs="Arial"/>
          <w:color w:val="000000"/>
          <w:lang w:eastAsia="en-GB"/>
        </w:rPr>
        <w:t>.</w:t>
      </w:r>
    </w:p>
    <w:p w14:paraId="26A08967" w14:textId="2783ADED"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All data were publicly available and taken from the UK government source</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10en7povaj","properties":{"formattedCitation":"[18,21]","plainCitation":"[18,21]","noteIndex":0},"citationItems":[{"id":761,"uris":["http://zotero.org/users/5456110/items/5P3YN4KQ"],"uri":["http://zotero.org/users/5456110/items/5P3YN4KQ"],"itemData":{"id":761,"type":"webpage","title":"Coronavirus (COVID-19) in the UK","URL":"https://coronavirus.data.gov.uk/about-data","author":[{"literal":"Public Health England"},{"literal":"NHSX"}],"accessed":{"date-parts":[["2020",8,31]]},"issued":{"date-parts":[["2020"]]}}},{"id":758,"uris":["http://zotero.org/users/5456110/items/5SLPU39I"],"uri":["http://zotero.org/users/5456110/items/5SLPU39I"],"itemData":{"id":758,"type":"book","genre":"R package","title":"covidregionaldata: Subnational Data for the Covid-19 Outbreak","URL":"https:/epiforecasts.io/covidregionaldata, https://github.com/epiforecasts/covidregionaldata","author":[{"family":"Abbott","given":"Sam"},{"family":"Sherratt","given":"Katharine"},{"family":"Bevan","given":"Jonnie"},{"family":"Gibbs","given":"Hamish"},{"family":"Hellewell","given":"Joel"},{"family":"Munday","given":"James"},{"family":"Campbell","given":"Paul"},{"family":"Funk","given":"Sebastian"}],"issued":{"date-parts":[["2020"]]}}}],"schema":"https://github.com/citation-style-language/schema/raw/master/csl-citation.json"} </w:instrText>
      </w:r>
      <w:r>
        <w:rPr>
          <w:rFonts w:ascii="Arial" w:eastAsia="Times New Roman" w:hAnsi="Arial" w:cs="Arial"/>
          <w:color w:val="000000"/>
          <w:lang w:eastAsia="en-GB"/>
        </w:rPr>
        <w:fldChar w:fldCharType="separate"/>
      </w:r>
      <w:r w:rsidR="00A063D6" w:rsidRPr="00A063D6">
        <w:rPr>
          <w:rFonts w:ascii="Arial" w:hAnsi="Arial" w:cs="Arial"/>
        </w:rPr>
        <w:t>[18,21]</w:t>
      </w:r>
      <w:r>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Time-series case data were available by specimen date of test. This was a de-duplicated dataset of Covid-19 positive tests notified from both NHS settings (Pillar One of the UK Government’s testing strategy,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20ojgf3bkk","properties":{"formattedCitation":"[22]","plainCitation":"[22]","noteIndex":0},"citationItems":[{"id":763,"uris":["http://zotero.org/users/5456110/items/9AKYKDAV"],"uri":["http://zotero.org/users/5456110/items/9AKYKDAV"],"itemData":{"id":763,"type":"webpage","language":"en","title":"COVID-19 testing data: methodology note","title-short":"COVID-19 testing data","URL":"https://www.gov.uk/government/publications/coronavirus-covid-19-testing-data-methodology/covid-19-testing-data-methodology-note","author":[{"literal":"Department of Health and Social Care"}],"accessed":{"date-parts":[["2020",8,31]]},"issued":{"date-parts":[["2020"]]}}}],"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22]</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and by commercial partners in community settings outside of healthcare (Pillar Two). Hospital admissions were also available by date of admission, or by date of test if a patient had previously been in hospital. Deaths data were available by date of </w:t>
      </w:r>
      <w:proofErr w:type="gramStart"/>
      <w:r w:rsidRPr="000E0E1C">
        <w:rPr>
          <w:rFonts w:ascii="Arial" w:eastAsia="Times New Roman" w:hAnsi="Arial" w:cs="Arial"/>
          <w:color w:val="000000"/>
          <w:lang w:eastAsia="en-GB"/>
        </w:rPr>
        <w:t>death, and</w:t>
      </w:r>
      <w:proofErr w:type="gramEnd"/>
      <w:r w:rsidRPr="000E0E1C">
        <w:rPr>
          <w:rFonts w:ascii="Arial" w:eastAsia="Times New Roman" w:hAnsi="Arial" w:cs="Arial"/>
          <w:color w:val="000000"/>
          <w:lang w:eastAsia="en-GB"/>
        </w:rPr>
        <w:t xml:space="preserve"> included only those which occurred within 28 days of a positive Covid-19 test in any setting.</w:t>
      </w:r>
    </w:p>
    <w:p w14:paraId="77C3FF58" w14:textId="3224BF64"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We estimated Rt using EpiNow2 version 1.1.0, an open-source R package </w:t>
      </w:r>
      <w:r w:rsidR="00E0038D">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15kfohumuj","properties":{"formattedCitation":"[9]","plainCitation":"[9]","noteIndex":0},"citationItems":[{"id":748,"uris":["http://zotero.org/users/5456110/items/F587QYCW"],"uri":["http://zotero.org/users/5456110/items/F587QYCW"],"itemData":{"id":748,"type":"book","genre":"R package","title":"EpiNow2: Estimate Real-Time Case Counts and Time-Varying Epidemiological Parameters","title-short":"Epinow2","URL":"https://github.com/epiforecasts/EpiNow2","version":"v1.1.0","author":[{"family":"Abbott","given":"Sam"},{"family":"Hellewell","given":"Joel"},{"family":"Thompson","given":"Robin"},{"family":"Gostic","given":"Katelyn"},{"family":"Sherratt","given":"Katharine"},{"family":"Meakin","given":"Sophie"},{"family":"Munday","given":"James"},{"family":"Bosse","given":"Nikos"},{"family":"Hickson","given":"Joe"},{"literal":"Epiforecasts"},{"family":"Funk","given":"Sebastian"}],"issued":{"date-parts":[["2020"]]}},"locator":"2"}],"schema":"https://github.com/citation-style-language/schema/raw/master/csl-citation.json"} </w:instrText>
      </w:r>
      <w:r w:rsidR="00E0038D">
        <w:rPr>
          <w:rFonts w:ascii="Arial" w:eastAsia="Times New Roman" w:hAnsi="Arial" w:cs="Arial"/>
          <w:color w:val="000000"/>
          <w:lang w:eastAsia="en-GB"/>
        </w:rPr>
        <w:fldChar w:fldCharType="separate"/>
      </w:r>
      <w:r w:rsidR="0081411A" w:rsidRPr="0081411A">
        <w:rPr>
          <w:rFonts w:ascii="Arial" w:hAnsi="Arial" w:cs="Arial"/>
          <w:szCs w:val="24"/>
        </w:rPr>
        <w:t>[9]</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This implements a fully Bayesian latent variable approach, which works as follows. Initial seed infections are combined with time-varying estimates of Rt, via an uncertain estimate of the generation time using the Cori et al approach </w:t>
      </w:r>
      <w:r w:rsidR="00E0038D">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148aqmljrd","properties":{"formattedCitation":"[16]","plainCitation":"[16]","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 </w:instrText>
      </w:r>
      <w:r w:rsidR="00E0038D">
        <w:rPr>
          <w:rFonts w:ascii="Arial" w:eastAsia="Times New Roman" w:hAnsi="Arial" w:cs="Arial"/>
          <w:color w:val="000000"/>
          <w:lang w:eastAsia="en-GB"/>
        </w:rPr>
        <w:fldChar w:fldCharType="separate"/>
      </w:r>
      <w:r w:rsidR="0081411A" w:rsidRPr="0081411A">
        <w:rPr>
          <w:rFonts w:ascii="Arial" w:hAnsi="Arial" w:cs="Arial"/>
          <w:szCs w:val="24"/>
        </w:rPr>
        <w:t>[16]</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These infection trajectories are then mapped to reported case counts by convolving over an uncertain incubation period and report delay, and then applying a negative binomial observation model combined with a day of the week effect. Temporal variation is controlled using a Gaussian process with a squared exponential kernel, with the length scale and magnitude estimated during the model fitting process. </w:t>
      </w:r>
    </w:p>
    <w:p w14:paraId="3527C563" w14:textId="5022304E"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We used a gamma distributed generation time with mean 3.6 days (standard deviation 0.7), and standard deviation 3.1 (SD 0.8; based on</w:t>
      </w:r>
      <w:r w:rsidR="00E0038D">
        <w:rPr>
          <w:rFonts w:ascii="Arial" w:eastAsia="Times New Roman" w:hAnsi="Arial" w:cs="Arial"/>
          <w:color w:val="000000"/>
          <w:lang w:eastAsia="en-GB"/>
        </w:rPr>
        <w:t xml:space="preserve">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2522263938","properties":{"formattedCitation":"[9,23]","plainCitation":"[9,23]","noteIndex":0},"citationItems":[{"id":640,"uris":["http://zotero.org/users/5456110/items/KYFL69WB"],"uri":["http://zotero.org/users/5456110/items/KYFL69WB"],"itemData":{"id":640,"type":"article-journal","abstract":"Background Estimating key infectious disease parameters from the coronavirus disease (COVID-19) outbreak is essential for modelling studies and guiding intervention strategies. Aim We estimate the generation interval, serial interval, proportion of pre-symptomatic transmission and effective reproduction number of COVID-19. We illustrate that reproduction numbers calculated based on serial interval estimates can be biased. Methods We used outbreak data from clusters in Singapore and Tianjin, China to estimate the generation interval from symptom onset data while acknowledging uncertainty about the incubation period distribution and the underlying transmission network. From those estimates, we obtained the serial interval, proportions of pre-symptomatic transmission and reproduction numbers. Results The mean generation interval was 5.20 days (95% credible interval (CrI): 3.78–6.78) for Singapore and 3.95 days (95% CrI: 3.01–4.91) for Tianjin. The proportion of pre-symptomatic transmission was 48% (95% CrI: 32–67) for Singapore and 62% (95% CrI: 50–76) for Tianjin. Reproduction number estimates based on the generation interval distribution were slightly higher than those based on the serial interval distribution. Sensitivity analyses showed that estimating these quantities from outbreak data requires detailed contact tracing information. Conclusion High estimates of the proportion of pre-symptomatic transmission imply that case finding and contact tracing need to be supplemented by physical distancing measures in order to control the COVID-19 outbreak. Notably, quarantine and other containment measures were already in place at the time of data collection, which may inflate the proportion of infections from pre-symptomatic individuals.","container-title":"Eurosurveillance","DOI":"10.2807/1560-7917.ES.2020.25.17.2000257","ISSN":"1560-7917","issue":"17","language":"en","note":"publisher: European Centre for Disease Prevention and Control","page":"2000257","source":"www.eurosurveillance.org","title":"Estimating the generation interval for coronavirus disease (COVID-19) based on symptom onset data, March 2020","volume":"25","author":[{"family":"Ganyani","given":"Tapiwa"},{"family":"Kremer","given":"Cécile"},{"family":"Chen","given":"Dongxuan"},{"family":"Torneri","given":"Andrea"},{"family":"Faes","given":"Christel"},{"family":"Wallinga","given":"Jacco"},{"family":"Hens","given":"Niel"}],"issued":{"date-parts":[["2020",4,30]]}}},{"id":748,"uris":["http://zotero.org/users/5456110/items/F587QYCW"],"uri":["http://zotero.org/users/5456110/items/F587QYCW"],"itemData":{"id":748,"type":"book","genre":"R package","title":"EpiNow2: Estimate Real-Time Case Counts and Time-Varying Epidemiological Parameters","title-short":"Epinow2","URL":"https://github.com/epiforecasts/EpiNow2","version":"v1.1.0","author":[{"family":"Abbott","given":"Sam"},{"family":"Hellewell","given":"Joel"},{"family":"Thompson","given":"Robin"},{"family":"Gostic","given":"Katelyn"},{"family":"Sherratt","given":"Katharine"},{"family":"Meakin","given":"Sophie"},{"family":"Munday","given":"James"},{"family":"Bosse","given":"Nikos"},{"family":"Hickson","given":"Joe"},{"literal":"Epiforecasts"},{"family":"Funk","given":"Sebastian"}],"issued":{"date-parts":[["2020"]]}},"locator":"2"}],"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9,23]</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but refit using an incubation period. We set the incubation period to a log-normal distribution with mean of 5.2 (SD 1.1) and SD 1.52 (SD 1.1; based on</w:t>
      </w:r>
      <w:r w:rsidR="00E0038D">
        <w:rPr>
          <w:rFonts w:ascii="Arial" w:eastAsia="Times New Roman" w:hAnsi="Arial" w:cs="Arial"/>
          <w:color w:val="000000"/>
          <w:lang w:eastAsia="en-GB"/>
        </w:rPr>
        <w:t xml:space="preserve">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196gt9c7so","properties":{"formattedCitation":"[8,24]","plainCitation":"[8,24]","noteIndex":0},"citationItems":[{"id":572,"uris":["http://zotero.org/users/5456110/items/ACJ5B9ZY"],"uri":["http://zotero.org/users/5456110/items/ACJ5B9ZY"],"itemData":{"id":572,"type":"article-journal","container-title":"Annals of Internal Medicine","DOI":"10.7326/M20-0504","ISSN":"0003-4819","note":"_eprint: https://annals.org/acp/content_public/journal/aim/0/aime202005050-m200504.pdf","title":"The Incubation Period of Coronavirus Disease 2019 (COVID-19) From Publicly Reported Confirmed Cases: Estimation and Application","URL":"https://doi.org/10.7326/M20-0504","author":[{"family":"Lauer","given":"Stephen A."},{"family":"Grantz","given":"Kyra H."},{"family":"Bi","given":"Qifang"},{"family":"Jones","given":"Forrest K."},{"family":"Zheng","given":"Qulu"},{"family":"Meredith","given":"Hannah R."},{"family":"Azman","given":"Andrew S."},{"family":"Reich","given":"Nicholas G."},{"family":"Lessler","given":"Justin"}],"issued":{"date-parts":[["2020"]]}}},{"id":688,"uris":["http://zotero.org/users/5456110/items/CLL63622"],"uri":["http://zotero.org/users/5456110/items/CLL63622"],"itemData":{"id":688,"type":"article-journal","abstract":"Background:\n              Interventions are now in place worldwide to reduce transmission of the novel coronavirus. Assessing temporal variations in transmission in different countries is essential for evaluating the effectiveness of public health interventions and the impact of changes in policy.\n            \n            \n              Methods:\n              We use case notification data to generate daily estimates of the time-dependent reproduction number in different regions and countries. Our modelling framework, based on open source tooling, accounts for reporting delays, so that temporal variations in reproduction number estimates can be compared directly with the times at which interventions are implemented.\n            \n            \n              Results:\n              We provide three example uses of our framework. First, we demonstrate how the toolset displays temporal changes in the reproduction number. Second, we show how the framework can be used to reconstruct case counts by date of infection from case counts by date of notification, as well as to estimate the reproduction number. Third, we show how maps can be generated to clearly show if case numbers are likely to decrease or increase in different regions. Results are shown for regions and countries worldwide on our website (\n              https://epiforecasts.io/covid/\n              ) and are updated daily. Our tooling is provided as an open-source R package to allow replication by others.\n            \n            \n              Conclusions:\n              This decision-support tool can be used to assess changes in virus transmission in different regions and countries worldwide. This allows policymakers to assess the effectiveness of current interventions, and will be useful for inferring whether or not transmission will increase when interventions are lifted. As well as providing daily updates on our website, we also provide adaptable computing code so that our approach can be used directly by researchers and policymakers on confidential datasets. We hope that our tool will be used to support decisions in countries worldwide throughout the ongoing COVID-19 pandemic.","container-title":"Wellcome Open Research","DOI":"10.12688/wellcomeopenres.16006.1","ISSN":"2398-502X","journalAbbreviation":"Wellcome Open Res","language":"en","page":"112","source":"DOI.org (Crossref)","title":"Estimating the time-varying reproduction number of SARS-CoV-2 using national and subnational case counts","volume":"5","author":[{"family":"Abbott","given":"Sam"},{"family":"Hellewell","given":"Joel"},{"family":"Thompson","given":"Robin N."},{"family":"Sherratt","given":"Katharine"},{"family":"Gibbs","given":"Hamish P."},{"family":"Bosse","given":"Nikos I."},{"family":"Munday","given":"James D."},{"family":"Meakin","given":"Sophie"},{"family":"Doughty","given":"Emma L."},{"family":"Chun","given":"June Young"},{"family":"Chan","given":"Yung-Wai Desmond"},{"family":"Finger","given":"Flavio"},{"family":"Campbell","given":"Paul"},{"family":"Endo","given":"Akira"},{"family":"Pearson","given":"Carl A. B."},{"family":"Gimma","given":"Amy"},{"family":"Russell","given":"Tim"},{"literal":"CMMID COVID modelling group"},{"family":"Flasche","given":"Stefan"},{"family":"Kucharski","given":"Adam J."},{"family":"Eggo","given":"Rosalind M."},{"family":"Funk","given":"Sebastian"}],"issued":{"date-parts":[["2020",6,1]]}}}],"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8,24]</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Report delays included that from onset to case report, with a mean of 4 (SD 1.4) and SD 2.3 (SD 1.1), and a report delay from onset to death, with a mean of 9.9 (SD 1.1) SD 2.1 (SD 1.1). This implementation of EpiNow2 is similar to the one used for SPI-M Rt and short term forecast submissions by the authors. See </w:t>
      </w:r>
      <w:r w:rsidR="00E0038D">
        <w:rPr>
          <w:rFonts w:ascii="Arial" w:eastAsia="Times New Roman" w:hAnsi="Arial" w:cs="Arial"/>
          <w:color w:val="000000"/>
          <w:lang w:eastAsia="en-GB"/>
        </w:rPr>
        <w:fldChar w:fldCharType="begin"/>
      </w:r>
      <w:r w:rsidR="0081411A">
        <w:rPr>
          <w:rFonts w:ascii="Arial" w:eastAsia="Times New Roman" w:hAnsi="Arial" w:cs="Arial"/>
          <w:color w:val="000000"/>
          <w:lang w:eastAsia="en-GB"/>
        </w:rPr>
        <w:instrText xml:space="preserve"> ADDIN ZOTERO_ITEM CSL_CITATION {"citationID":"a2bh6et7hv","properties":{"formattedCitation":"[9]","plainCitation":"[9]","noteIndex":0},"citationItems":[{"id":748,"uris":["http://zotero.org/users/5456110/items/F587QYCW"],"uri":["http://zotero.org/users/5456110/items/F587QYCW"],"itemData":{"id":748,"type":"book","genre":"R package","title":"EpiNow2: Estimate Real-Time Case Counts and Time-Varying Epidemiological Parameters","title-short":"Epinow2","URL":"https://github.com/epiforecasts/EpiNow2","version":"v1.1.0","author":[{"family":"Abbott","given":"Sam"},{"family":"Hellewell","given":"Joel"},{"family":"Thompson","given":"Robin"},{"family":"Gostic","given":"Katelyn"},{"family":"Sherratt","given":"Katharine"},{"family":"Meakin","given":"Sophie"},{"family":"Munday","given":"James"},{"family":"Bosse","given":"Nikos"},{"family":"Hickson","given":"Joe"},{"literal":"Epiforecasts"},{"family":"Funk","given":"Sebastian"}],"issued":{"date-parts":[["2020"]]}},"locator":"2"}],"schema":"https://github.com/citation-style-language/schema/raw/master/csl-citation.json"} </w:instrText>
      </w:r>
      <w:r w:rsidR="00E0038D">
        <w:rPr>
          <w:rFonts w:ascii="Arial" w:eastAsia="Times New Roman" w:hAnsi="Arial" w:cs="Arial"/>
          <w:color w:val="000000"/>
          <w:lang w:eastAsia="en-GB"/>
        </w:rPr>
        <w:fldChar w:fldCharType="separate"/>
      </w:r>
      <w:r w:rsidR="0081411A" w:rsidRPr="0081411A">
        <w:rPr>
          <w:rFonts w:ascii="Arial" w:hAnsi="Arial" w:cs="Arial"/>
          <w:szCs w:val="24"/>
        </w:rPr>
        <w:t>[9]</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for further details on the approach and </w:t>
      </w:r>
      <w:hyperlink r:id="rId5" w:history="1">
        <w:r w:rsidR="00E0038D" w:rsidRPr="00E0038D">
          <w:t>https://epiforecasts.io/covid</w:t>
        </w:r>
      </w:hyperlink>
      <w:r w:rsidR="00E0038D">
        <w:t xml:space="preserve"> </w:t>
      </w:r>
      <w:r w:rsidRPr="000E0E1C">
        <w:rPr>
          <w:rFonts w:ascii="Arial" w:eastAsia="Times New Roman" w:hAnsi="Arial" w:cs="Arial"/>
          <w:color w:val="000000"/>
          <w:lang w:eastAsia="en-GB"/>
        </w:rPr>
        <w:t>for an example implementation.</w:t>
      </w:r>
    </w:p>
    <w:p w14:paraId="51CC2887"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We compared results by data source, by plotting by region over time for simple descriptive differences and taking ratios of the daily median estimate and upper and lower credibility intervals (50% and 95% CIs). We also explored the binary daily outcome of whether the median Rt estimate from one data source fell within the 50% CI for that day’s Rt derived from a different data source. The Rt based on deaths was also shifted one and two weeks ahead to test whether it lagged the Rt from admissions. This was summed across the time-series to create a percentage of days with consistent estimates to total days by region, with a standard </w:t>
      </w:r>
      <w:r w:rsidRPr="000E0E1C">
        <w:rPr>
          <w:rFonts w:ascii="Arial" w:eastAsia="Times New Roman" w:hAnsi="Arial" w:cs="Arial"/>
          <w:color w:val="000000"/>
          <w:lang w:eastAsia="en-GB"/>
        </w:rPr>
        <w:lastRenderedPageBreak/>
        <w:t>deviation (SD) among regions. Code for sourcing and cleaning public data, estimating Rt, and comparing outputs, is freely available (</w:t>
      </w:r>
      <w:hyperlink r:id="rId6" w:history="1">
        <w:r w:rsidRPr="000E0E1C">
          <w:rPr>
            <w:rFonts w:ascii="Arial" w:eastAsia="Times New Roman" w:hAnsi="Arial" w:cs="Arial"/>
            <w:color w:val="1155CC"/>
            <w:u w:val="single"/>
            <w:lang w:eastAsia="en-GB"/>
          </w:rPr>
          <w:t>github.com/</w:t>
        </w:r>
        <w:proofErr w:type="spellStart"/>
        <w:r w:rsidRPr="000E0E1C">
          <w:rPr>
            <w:rFonts w:ascii="Arial" w:eastAsia="Times New Roman" w:hAnsi="Arial" w:cs="Arial"/>
            <w:color w:val="1155CC"/>
            <w:u w:val="single"/>
            <w:lang w:eastAsia="en-GB"/>
          </w:rPr>
          <w:t>epiforecasts</w:t>
        </w:r>
        <w:proofErr w:type="spellEnd"/>
        <w:r w:rsidRPr="000E0E1C">
          <w:rPr>
            <w:rFonts w:ascii="Arial" w:eastAsia="Times New Roman" w:hAnsi="Arial" w:cs="Arial"/>
            <w:color w:val="1155CC"/>
            <w:u w:val="single"/>
            <w:lang w:eastAsia="en-GB"/>
          </w:rPr>
          <w:t>/rt-comparison-uk-public</w:t>
        </w:r>
      </w:hyperlink>
      <w:r w:rsidRPr="000E0E1C">
        <w:rPr>
          <w:rFonts w:ascii="Arial" w:eastAsia="Times New Roman" w:hAnsi="Arial" w:cs="Arial"/>
          <w:color w:val="000000"/>
          <w:lang w:eastAsia="en-GB"/>
        </w:rPr>
        <w:t xml:space="preserve">). </w:t>
      </w:r>
    </w:p>
    <w:p w14:paraId="203B9A69"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t>Results</w:t>
      </w:r>
    </w:p>
    <w:p w14:paraId="299F800B" w14:textId="40C81F84" w:rsidR="000E0E1C" w:rsidRPr="000E0E1C" w:rsidRDefault="000E0E1C" w:rsidP="000E0E1C">
      <w:pPr>
        <w:spacing w:before="240" w:after="240" w:line="240" w:lineRule="auto"/>
        <w:rPr>
          <w:rFonts w:ascii="Times New Roman" w:eastAsia="Times New Roman" w:hAnsi="Times New Roman" w:cs="Times New Roman"/>
          <w:sz w:val="24"/>
          <w:szCs w:val="24"/>
          <w:lang w:eastAsia="en-GB"/>
        </w:rPr>
      </w:pPr>
      <w:r w:rsidRPr="000E0E1C">
        <w:rPr>
          <w:rFonts w:ascii="Arial" w:eastAsia="Times New Roman" w:hAnsi="Arial" w:cs="Arial"/>
          <w:i/>
          <w:iCs/>
          <w:noProof/>
          <w:color w:val="000000"/>
          <w:sz w:val="20"/>
          <w:szCs w:val="20"/>
          <w:bdr w:val="none" w:sz="0" w:space="0" w:color="auto" w:frame="1"/>
          <w:lang w:eastAsia="en-GB"/>
        </w:rPr>
        <w:drawing>
          <wp:inline distT="0" distB="0" distL="0" distR="0" wp14:anchorId="2FA2BCA0" wp14:editId="5205BA47">
            <wp:extent cx="5731510" cy="50184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5018405"/>
                    </a:xfrm>
                    <a:prstGeom prst="rect">
                      <a:avLst/>
                    </a:prstGeom>
                    <a:noFill/>
                    <a:ln>
                      <a:noFill/>
                    </a:ln>
                  </pic:spPr>
                </pic:pic>
              </a:graphicData>
            </a:graphic>
          </wp:inline>
        </w:drawing>
      </w:r>
    </w:p>
    <w:p w14:paraId="66FFEDED" w14:textId="77777777" w:rsidR="000E0E1C" w:rsidRPr="000E0E1C" w:rsidRDefault="000E0E1C" w:rsidP="000E0E1C">
      <w:pPr>
        <w:spacing w:before="240" w:after="240" w:line="240" w:lineRule="auto"/>
        <w:rPr>
          <w:rFonts w:ascii="Times New Roman" w:eastAsia="Times New Roman" w:hAnsi="Times New Roman" w:cs="Times New Roman"/>
          <w:sz w:val="24"/>
          <w:szCs w:val="24"/>
          <w:lang w:eastAsia="en-GB"/>
        </w:rPr>
      </w:pPr>
      <w:r w:rsidRPr="000E0E1C">
        <w:rPr>
          <w:rFonts w:ascii="Arial" w:eastAsia="Times New Roman" w:hAnsi="Arial" w:cs="Arial"/>
          <w:i/>
          <w:iCs/>
          <w:color w:val="000000"/>
          <w:sz w:val="20"/>
          <w:szCs w:val="20"/>
          <w:lang w:eastAsia="en-GB"/>
        </w:rPr>
        <w:t>Figure #1.  Daily counts in centred seven day moving average; estimates of R</w:t>
      </w:r>
      <w:r w:rsidRPr="000E0E1C">
        <w:rPr>
          <w:rFonts w:ascii="Arial" w:eastAsia="Times New Roman" w:hAnsi="Arial" w:cs="Arial"/>
          <w:i/>
          <w:iCs/>
          <w:color w:val="000000"/>
          <w:sz w:val="12"/>
          <w:szCs w:val="12"/>
          <w:vertAlign w:val="subscript"/>
          <w:lang w:eastAsia="en-GB"/>
        </w:rPr>
        <w:t>t,</w:t>
      </w:r>
      <w:r w:rsidRPr="000E0E1C">
        <w:rPr>
          <w:rFonts w:ascii="Arial" w:eastAsia="Times New Roman" w:hAnsi="Arial" w:cs="Arial"/>
          <w:i/>
          <w:iCs/>
          <w:color w:val="000000"/>
          <w:sz w:val="20"/>
          <w:szCs w:val="20"/>
          <w:lang w:eastAsia="en-GB"/>
        </w:rPr>
        <w:t>, 90% credible interval; and ratios of respective R</w:t>
      </w:r>
      <w:r w:rsidRPr="000E0E1C">
        <w:rPr>
          <w:rFonts w:ascii="Arial" w:eastAsia="Times New Roman" w:hAnsi="Arial" w:cs="Arial"/>
          <w:i/>
          <w:iCs/>
          <w:color w:val="000000"/>
          <w:sz w:val="12"/>
          <w:szCs w:val="12"/>
          <w:vertAlign w:val="subscript"/>
          <w:lang w:eastAsia="en-GB"/>
        </w:rPr>
        <w:t>t</w:t>
      </w:r>
      <w:r w:rsidRPr="000E0E1C">
        <w:rPr>
          <w:rFonts w:ascii="Arial" w:eastAsia="Times New Roman" w:hAnsi="Arial" w:cs="Arial"/>
          <w:i/>
          <w:iCs/>
          <w:color w:val="000000"/>
          <w:sz w:val="20"/>
          <w:szCs w:val="20"/>
          <w:lang w:eastAsia="en-GB"/>
        </w:rPr>
        <w:t>. Data sources include test-positive cases (“all cases”), hospital admissions, and deaths with a positive test in the previous 28 days, available up to the 26 August 2020. Shown over March through August 2020, for English NHS regions.</w:t>
      </w:r>
    </w:p>
    <w:p w14:paraId="03578554"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Rt estimation</w:t>
      </w:r>
    </w:p>
    <w:p w14:paraId="4FA28E07"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Across England, regional epidemic peaks occurred in early to mid-April (figure #1). At this point, all English regions saw higher transmission among test-positive cases compared to cases that resulted in either hospital admission or death. However, transmission estimated from all data sources rapidly declined to an average of one onward case per infection. To varying degrees, estimates from all data sources fluctuated around one until late July. From this point there appeared to be an uptick in Rt among any measure of cases in comparison to transmission estimated from cases which resulted in death.</w:t>
      </w:r>
    </w:p>
    <w:p w14:paraId="2A2F8A52"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In London and the East of England there appeared to be several small waves and troughs of transmission among cases that resulted in death, while transmission among cases resulting in either a test alone or hospital admission remained stable. However, the reverse was true in </w:t>
      </w:r>
      <w:r w:rsidRPr="000E0E1C">
        <w:rPr>
          <w:rFonts w:ascii="Arial" w:eastAsia="Times New Roman" w:hAnsi="Arial" w:cs="Arial"/>
          <w:color w:val="000000"/>
          <w:lang w:eastAsia="en-GB"/>
        </w:rPr>
        <w:lastRenderedPageBreak/>
        <w:t>the North East and Yorkshire, where transmission among test-positive cases saw similar small waves compared to stable transmission among eventual fatalities. As a result, the ratio of transmission from cases compared to deaths was the least consistent over time.</w:t>
      </w:r>
    </w:p>
    <w:p w14:paraId="7CDA3537"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Between-estimate consistency</w:t>
      </w:r>
    </w:p>
    <w:p w14:paraId="5A387F7B"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Compared to estimates from hospital admissions or deaths, the Rt from test-positive cases fluctuated more rapidly over time. This made comparing transmission to that from other data sources more difficult. To measure consistency among estimates, the median point estimate of Rt from test-positive cases was compared with the credible intervals of the Rt estimates from hospital admissions and from deaths. On average, the median Rt from cases fell within respective 50% CIs for only one-fifth of the time-series (17% (SD 5%) and 22% (SD 8%) respectively, average of days over the time-series across regions). For example, over the first three weeks of July in London, the median transmission potential among test-positive cases appeared to be around 40% higher than the median transmission among cases resulting in hospital admission (a mean average ratio of 1.38, 90% CI 1.33-1.45, over that period). </w:t>
      </w:r>
    </w:p>
    <w:p w14:paraId="447F7F4E"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Hospital admissions gave a more stable estimate over time, with Rt falling within the 50% CI of the Rt from deaths an average 41% (SD 9%) of the time. For the majority of the time-series, rates of transmission among hospital admitted cases were equivalent to transmission estimated from cases resulting in death, with a near 1:1 ratio from May through June. Rt estimates from deaths were hypothesised to be lagged behind Rt estimates from hospital admissions, because it is likely that the delay distribution from infection to either admission or death may have been mis-specified due to a lack of data. To explore this, estimates from deaths were shifted one and two weeks ahead and compared to admissions estimates. However, consistency between the two remained similar to non-lagged estimates (35% (SD 8%) and 24% (SD 7%) respectively). </w:t>
      </w:r>
    </w:p>
    <w:p w14:paraId="6A43A335"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t>Discussion</w:t>
      </w:r>
    </w:p>
    <w:p w14:paraId="3FD91A38"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Using the same method, we have estimated the time-varying reproduction number over March to August across English NHS regions, using cases from hospital admissions, cases by lab report, and deaths. While theoretically these come from the same population, and therefore results could be expected to be consistent, in fact results differed depending on the source of data. This could arise from differing infection dynamics across the population, or </w:t>
      </w:r>
      <w:proofErr w:type="spellStart"/>
      <w:r w:rsidRPr="000E0E1C">
        <w:rPr>
          <w:rFonts w:ascii="Arial" w:eastAsia="Times New Roman" w:hAnsi="Arial" w:cs="Arial"/>
          <w:color w:val="000000"/>
          <w:lang w:eastAsia="en-GB"/>
        </w:rPr>
        <w:t>misspecified</w:t>
      </w:r>
      <w:proofErr w:type="spellEnd"/>
      <w:r w:rsidRPr="000E0E1C">
        <w:rPr>
          <w:rFonts w:ascii="Arial" w:eastAsia="Times New Roman" w:hAnsi="Arial" w:cs="Arial"/>
          <w:color w:val="000000"/>
          <w:lang w:eastAsia="en-GB"/>
        </w:rPr>
        <w:t xml:space="preserve"> delays in model estimation.</w:t>
      </w:r>
    </w:p>
    <w:p w14:paraId="06CFBAC0"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Hypotheses</w:t>
      </w:r>
    </w:p>
    <w:p w14:paraId="6A3C1A82"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Differences among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by data source may give some insight into epidemic variation across the population. Each data source is likely to bias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away from the general population and towards the specific sub-population in which the estimated infections arose and were detected. If sub-populations experience varying epidemic dynamics, then selecting one data source, or averaging separat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into a combined estimate, would be unjustified and risk losing a potentially useful layer of information about uneven transmission.</w:t>
      </w:r>
    </w:p>
    <w:p w14:paraId="1ED1E75D" w14:textId="7B6BA61A"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For example, any difference in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from cases detected from laboratory testing compared to cases represented as newly diagnosed hospital admissions, might indicate a shifting epidemic where sources of transmission move between the community and within-hospital transmission. Alternatively, cases who are hospitalised are likely to be more severe than all cases who are tested. This severity could be due to other risk factors (such as age or sex) which have an independent and time-varying influence on transmission potential: for example, individual risk perception and resulting behaviour may change both with age and over time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1vvm1pefig","properties":{"formattedCitation":"[25]","plainCitation":"[25]","noteIndex":0},"citationItems":[{"id":765,"uris":["http://zotero.org/users/5456110/items/97YYLAYE"],"uri":["http://zotero.org/users/5456110/items/97YYLAYE"],"itemData":{"id":765,"type":"article-journal","container-title":"Journal of Risk Research","DOI":"10.1080/13669877.2020.1758193","ISSN":"1366-9877, 1466-4461","journalAbbreviation":"Journal of Risk Research","language":"en","page":"1-13","source":"DOI.org (Crossref)","title":"Risk perceptions of COVID-19 around the world","author":[{"family":"Dryhurst","given":"Sarah"},{"family":"Schneider","given":"Claudia R."},{"family":"Kerr","given":"John"},{"family":"Freeman","given":"Alexandra L. J."},{"family":"Recchia","given":"Gabriel"},{"family":"Bles","given":"Anne Marthe","non-dropping-particle":"van der"},{"family":"Spiegelhalter","given":"David"},{"family":"Linden","given":"Sander","non-dropping-particle":"van der"}],"issued":{"date-parts":[["2020",5,5]]}}}],"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25]</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w:t>
      </w:r>
    </w:p>
    <w:p w14:paraId="75A5911B" w14:textId="77777777" w:rsidR="000E0E1C" w:rsidRPr="000E0E1C" w:rsidRDefault="000E0E1C" w:rsidP="000E0E1C">
      <w:pPr>
        <w:numPr>
          <w:ilvl w:val="0"/>
          <w:numId w:val="2"/>
        </w:numPr>
        <w:spacing w:after="0" w:line="240" w:lineRule="auto"/>
        <w:jc w:val="both"/>
        <w:textAlignment w:val="baseline"/>
        <w:rPr>
          <w:rFonts w:ascii="Arial" w:eastAsia="Times New Roman" w:hAnsi="Arial" w:cs="Arial"/>
          <w:color w:val="000000"/>
          <w:lang w:eastAsia="en-GB"/>
        </w:rPr>
      </w:pPr>
      <w:r w:rsidRPr="000E0E1C">
        <w:rPr>
          <w:rFonts w:ascii="Arial" w:eastAsia="Times New Roman" w:hAnsi="Arial" w:cs="Arial"/>
          <w:color w:val="000000"/>
          <w:lang w:eastAsia="en-GB"/>
        </w:rPr>
        <w:lastRenderedPageBreak/>
        <w:t xml:space="preserve">Age </w:t>
      </w:r>
      <w:proofErr w:type="spellStart"/>
      <w:r w:rsidRPr="000E0E1C">
        <w:rPr>
          <w:rFonts w:ascii="Arial" w:eastAsia="Times New Roman" w:hAnsi="Arial" w:cs="Arial"/>
          <w:color w:val="000000"/>
          <w:lang w:eastAsia="en-GB"/>
        </w:rPr>
        <w:t>dist</w:t>
      </w:r>
      <w:proofErr w:type="spellEnd"/>
      <w:r w:rsidRPr="000E0E1C">
        <w:rPr>
          <w:rFonts w:ascii="Arial" w:eastAsia="Times New Roman" w:hAnsi="Arial" w:cs="Arial"/>
          <w:color w:val="000000"/>
          <w:lang w:eastAsia="en-GB"/>
        </w:rPr>
        <w:t xml:space="preserve"> of cases -&gt; young people increasing ill -&gt; higher test positive but no more admissions/deaths maybe. Indicates successful shielding if true. </w:t>
      </w:r>
    </w:p>
    <w:p w14:paraId="6BBCAD18" w14:textId="77777777" w:rsidR="000E0E1C" w:rsidRPr="000E0E1C" w:rsidRDefault="000E0E1C" w:rsidP="000E0E1C">
      <w:pPr>
        <w:numPr>
          <w:ilvl w:val="0"/>
          <w:numId w:val="2"/>
        </w:numPr>
        <w:spacing w:after="480" w:line="240" w:lineRule="auto"/>
        <w:jc w:val="both"/>
        <w:textAlignment w:val="baseline"/>
        <w:rPr>
          <w:rFonts w:ascii="Arial" w:eastAsia="Times New Roman" w:hAnsi="Arial" w:cs="Arial"/>
          <w:color w:val="000000"/>
          <w:lang w:eastAsia="en-GB"/>
        </w:rPr>
      </w:pPr>
      <w:r w:rsidRPr="000E0E1C">
        <w:rPr>
          <w:rFonts w:ascii="Arial" w:eastAsia="Times New Roman" w:hAnsi="Arial" w:cs="Arial"/>
          <w:color w:val="000000"/>
          <w:lang w:eastAsia="en-GB"/>
        </w:rPr>
        <w:t xml:space="preserve">Further highlights we </w:t>
      </w:r>
      <w:proofErr w:type="gramStart"/>
      <w:r w:rsidRPr="000E0E1C">
        <w:rPr>
          <w:rFonts w:ascii="Arial" w:eastAsia="Times New Roman" w:hAnsi="Arial" w:cs="Arial"/>
          <w:color w:val="000000"/>
          <w:lang w:eastAsia="en-GB"/>
        </w:rPr>
        <w:t>don’t</w:t>
      </w:r>
      <w:proofErr w:type="gramEnd"/>
      <w:r w:rsidRPr="000E0E1C">
        <w:rPr>
          <w:rFonts w:ascii="Arial" w:eastAsia="Times New Roman" w:hAnsi="Arial" w:cs="Arial"/>
          <w:color w:val="000000"/>
          <w:lang w:eastAsia="en-GB"/>
        </w:rPr>
        <w:t xml:space="preserve"> really care about test positive cases only admissions (as similar to + lead to deaths). Care about test positive cases if predict deaths here you are saying not reliable. </w:t>
      </w:r>
    </w:p>
    <w:p w14:paraId="40496E53" w14:textId="4BDC2403"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hese differences were only evident wher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estimates were displayed individually by data source. Alternatively, varying epidemics in sub-populations could be addressed with mechanistic models that explicitly take into account transmission in different settings and are fitted to multiple data sources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1n3euft6so","properties":{"formattedCitation":"[26]","plainCitation":"[26]","noteIndex":0},"citationItems":[{"id":739,"uris":["http://zotero.org/users/5456110/items/AR3CBJ3M"],"uri":["http://zotero.org/users/5456110/items/AR3CBJ3M"],"itemData":{"id":739,"type":"article-journal","abstract":"Outbreaks of Ebola virus can cause substantial morbidity and mortality in affected regions. The largest outbreak of Ebola to date is currently underway in West Africa, with 3944 cases reported as of 5th September 2014. To develop a better understanding of Ebola transmission dynamics, we revisited data from the first known Ebola outbreak, which occurred in 1976 in Zaire (now Democratic Republic of Congo). By fitting a mathematical model to time series stratified by disease onset, outcome and source of infection, we were able to estimate several epidemiological quantities that have previously proved challenging to measure, including the contribution of hospital and community infection to transmission. We found evidence that transmission decreased considerably before the closure of the hospital, suggesting that the decline of the outbreak was most likely the result of changes in host behaviour. Our analysis suggests that the person-to-person reproduction number was 1.34 (95% CI: 0.92–2.11) in the early part of the outbreak. Using stochastic simulations we demonstrate that the same epidemiological conditions that were present in 1976 could have generated a large outbreak purely by chance. At the same time, the relatively high person-to-person basic reproduction number suggests that Ebola would have been difficult to control through hospital-based infection control measures alone.","container-title":"Epidemics","DOI":"10.1016/j.epidem.2014.09.003","ISSN":"1755-4365","journalAbbreviation":"Epidemics","language":"en","page":"70-78","source":"ScienceDirect","title":"Potential for large outbreaks of Ebola virus disease","volume":"9","author":[{"family":"Camacho","given":"A."},{"family":"Kucharski","given":"A. J."},{"family":"Funk","given":"S."},{"family":"Breman","given":"J."},{"family":"Piot","given":"P."},{"family":"Edmunds","given":"W. J."}],"issued":{"date-parts":[["2014",12,1]]}}}],"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26]</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xml:space="preserve">. However, these require data to parameterise and may be complex to develop, and in the absence of data can introduce structural biases. Our approach contains few structural assumptions and therefore may be more robust when data are </w:t>
      </w:r>
      <w:proofErr w:type="gramStart"/>
      <w:r w:rsidRPr="000E0E1C">
        <w:rPr>
          <w:rFonts w:ascii="Arial" w:eastAsia="Times New Roman" w:hAnsi="Arial" w:cs="Arial"/>
          <w:color w:val="000000"/>
          <w:lang w:eastAsia="en-GB"/>
        </w:rPr>
        <w:t>sparse</w:t>
      </w:r>
      <w:proofErr w:type="gramEnd"/>
      <w:r w:rsidRPr="000E0E1C">
        <w:rPr>
          <w:rFonts w:ascii="Arial" w:eastAsia="Times New Roman" w:hAnsi="Arial" w:cs="Arial"/>
          <w:color w:val="000000"/>
          <w:lang w:eastAsia="en-GB"/>
        </w:rPr>
        <w:t xml:space="preserve"> or information is required in real-time.</w:t>
      </w:r>
    </w:p>
    <w:p w14:paraId="5C1A42B0" w14:textId="7DED3F02"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Our results also suggested that Rt estimated from population testing was the least consistent in comparison to estimates based on more severe cases. This could be explained by changes in case sampling and detection, rather than actual transmission. For example, we might expect testing to scale up gradually over time, creating a linear divergence between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estimates from admissions and cases from wider testing. However, this linearity is not evident in our estimates. This could be due to rapid, inconsistent changes in testing, with expanded testing around policy targets or where a cluster of new, mild cases has been identified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25bqtn8eig","properties":{"formattedCitation":"[27]","plainCitation":"[27]","noteIndex":0},"citationItems":[{"id":719,"uris":["http://zotero.org/users/5456110/items/YE3T7TXE"],"uri":["http://zotero.org/users/5456110/items/YE3T7TXE"],"itemData":{"id":719,"type":"report","language":"en","page":"15","title":"Coronavirus (COVID-19) - Scaling up our testing programmes","author":[{"literal":"Department of Health and Social Care"}],"issued":{"date-parts":[["2020",4,4]]}}}],"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27]</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Our results support this explanation, with rapid oscillations in estimated transmission from test-positive cases not seen in estimates from more severe cases reported as hospital admissions or deaths. </w:t>
      </w:r>
    </w:p>
    <w:p w14:paraId="767D4049" w14:textId="551C52C9"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proofErr w:type="gramStart"/>
      <w:r w:rsidRPr="000E0E1C">
        <w:rPr>
          <w:rFonts w:ascii="Arial" w:eastAsia="Times New Roman" w:hAnsi="Arial" w:cs="Arial"/>
          <w:color w:val="000000"/>
          <w:lang w:eastAsia="en-GB"/>
        </w:rPr>
        <w:t>An</w:t>
      </w:r>
      <w:proofErr w:type="gramEnd"/>
      <w:r w:rsidRPr="000E0E1C">
        <w:rPr>
          <w:rFonts w:ascii="Arial" w:eastAsia="Times New Roman" w:hAnsi="Arial" w:cs="Arial"/>
          <w:color w:val="000000"/>
          <w:lang w:eastAsia="en-GB"/>
        </w:rPr>
        <w:t xml:space="preserv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from either hospital or tested cases was different again from an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taken only from cases where Covid-19 was fatal. For example, transmission among cases which eventually result in death may not be accurately reflected in other data sources, where cases may not receive hospital treatment. Where admissions and deaths vary, this suggests the proportion of cases resulting in death is different from the proportion admitted to hospital. This might indicate a vulnerable population with lower admission rates. For example, in England, cases in care homes were more likely to remain in the care home until death, compared to cases in the community who were more likely to be admitted to hospital before death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2br2nif76k","properties":{"formattedCitation":"[28,29]","plainCitation":"[28,29]","noteIndex":0},"citationItems":[{"id":726,"uris":["http://zotero.org/users/5456110/items/AD278Y4H"],"uri":["http://zotero.org/users/5456110/items/AD278Y4H"],"itemData":{"id":726,"type":"report","abstract":"Record of the discussion that took place at SAGE's thirty-third meeting.","language":"en","source":"www.gov.uk","title":"SAGE 33 minutes: Coronavirus (COVID-19) response, 5 May 2020","title-short":"SAGE 33 minutes","URL":"https://www.gov.uk/government/publications/sage-minutes-coronavirus-covid-19-response-5-may-2020","author":[{"literal":"Scientific Advisory Group for Emergencies"}],"accessed":{"date-parts":[["2020",6,6]]},"issued":{"date-parts":[["2020",5,5]]}},"locator":"33"},{"id":709,"uris":["http://zotero.org/users/5456110/items/G66EV8AK"],"uri":["http://zotero.org/users/5456110/items/G66EV8AK"],"itemData":{"id":709,"type":"report","abstract":"Background: Long-term care facilities (LTCFs) are particularly vulnerable to nosocomial outbreaks of coronavirus disease 2019 (COVID-19), with high rates of transmission and mortality. Timely epidemiological surveillance is essential to detect and respond to outbreaks, but testing resources are highly limited in the current pandemic context.","genre":"preprint","language":"en","note":"DOI: 10.1101/2020.04.19.20071639","publisher":"Scientific Advisory Group for Emergencies","source":"DOI.org (Crossref)","title":"How best to use limited tests? Improving COVID-19 surveillance in long-term care","title-short":"How best to use limited tests?","URL":"http://medrxiv.org/lookup/doi/10.1101/2020.04.19.20071639","author":[{"family":"Smith","given":"David RM"},{"family":"Duval","given":"Audrey"},{"family":"Pouwels","given":"Koen B"},{"family":"Guillemot","given":"Didier"},{"family":"Fernandes","given":"Jerome"},{"family":"Huynh","given":"Bich-Tram"},{"family":"Temime","given":"Laura"},{"family":"Opatowski","given":"Lulla"}],"accessed":{"date-parts":[["2020",6,6]]},"issued":{"date-parts":[["2020",4,22]]}}}],"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28,29]</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Where th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d from deaths is greater than that derived from cases who may have survived, this might indicate a separate, and less controlled, epidemic with higher transmission intensity among those with higher case-fatality rates (for example, those in care homes), compared to those who are represented in lab testing or hospital treatment. </w:t>
      </w:r>
    </w:p>
    <w:p w14:paraId="3E18355E"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Limitations</w:t>
      </w:r>
    </w:p>
    <w:p w14:paraId="41C432F0"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Methodological artefacts may be influencing some part of these variations, rather than underlying differences in transmission. For instanc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become increasingly uncertain with lower case counts. Further, estimated unobserved infections were mapped to reported cases or deaths using two uncertain delay distributions: the time from infection to test-positive cases or admissions, and a longer delay from infection to death. </w:t>
      </w:r>
    </w:p>
    <w:p w14:paraId="1EE2E839" w14:textId="38B549F8"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A mis</w:t>
      </w:r>
      <w:r w:rsidR="00E0038D">
        <w:rPr>
          <w:rFonts w:ascii="Arial" w:eastAsia="Times New Roman" w:hAnsi="Arial" w:cs="Arial"/>
          <w:color w:val="000000"/>
          <w:lang w:eastAsia="en-GB"/>
        </w:rPr>
        <w:t>-</w:t>
      </w:r>
      <w:r w:rsidRPr="000E0E1C">
        <w:rPr>
          <w:rFonts w:ascii="Arial" w:eastAsia="Times New Roman" w:hAnsi="Arial" w:cs="Arial"/>
          <w:color w:val="000000"/>
          <w:lang w:eastAsia="en-GB"/>
        </w:rPr>
        <w:t xml:space="preserve">specified delay distribution would have created bias in the temporal distribution of all resulting Rt estimates. For example, if our specification of the delay distribution from infection to death from Covid-19 was longer than the true average time from infection to death, then our estimated dates of infection, and Rt, derived from deaths data would on average be shifted too far back in time compared to the true infection curve. However, there is currently very little UK data on the time from case onset to confirmation of Covid-19 in any of a positive test, hospital admission, or death. We mitigated this by using a subsampled bootstrap, adding extra </w:t>
      </w:r>
      <w:r w:rsidRPr="000E0E1C">
        <w:rPr>
          <w:rFonts w:ascii="Arial" w:eastAsia="Times New Roman" w:hAnsi="Arial" w:cs="Arial"/>
          <w:color w:val="000000"/>
          <w:lang w:eastAsia="en-GB"/>
        </w:rPr>
        <w:lastRenderedPageBreak/>
        <w:t>uncertainty to the sampled delays. This remains a major contribution to uncertainty in both the central estimates, and their validity.</w:t>
      </w:r>
    </w:p>
    <w:p w14:paraId="01F38DAE"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he data sources themselves may also have been inaccurate or biased, which would change the representation of the population we have assumed here. For example, the population characteristics of hospital admissions from Covid-19 may have changed over time, if clinical criteria for admission changed with better understanding of disease or hospital capacity. </w:t>
      </w:r>
    </w:p>
    <w:p w14:paraId="778EFDCF"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In this analysis we have described trends in Rt across data </w:t>
      </w:r>
      <w:proofErr w:type="gramStart"/>
      <w:r w:rsidRPr="000E0E1C">
        <w:rPr>
          <w:rFonts w:ascii="Arial" w:eastAsia="Times New Roman" w:hAnsi="Arial" w:cs="Arial"/>
          <w:color w:val="000000"/>
          <w:lang w:eastAsia="en-GB"/>
        </w:rPr>
        <w:t>sources, but</w:t>
      </w:r>
      <w:proofErr w:type="gramEnd"/>
      <w:r w:rsidRPr="000E0E1C">
        <w:rPr>
          <w:rFonts w:ascii="Arial" w:eastAsia="Times New Roman" w:hAnsi="Arial" w:cs="Arial"/>
          <w:color w:val="000000"/>
          <w:lang w:eastAsia="en-GB"/>
        </w:rPr>
        <w:t xml:space="preserve"> cannot directly explain them. While we have suggested various hypotheses above, we are unable to test these without finer-scale data and a clear, consistent definition of the criteria for case detection in each data source.</w:t>
      </w:r>
    </w:p>
    <w:p w14:paraId="43ABF7D8"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i/>
          <w:iCs/>
          <w:color w:val="000000"/>
          <w:lang w:eastAsia="en-GB"/>
        </w:rPr>
        <w:t>Conclusions and recommendations</w:t>
      </w:r>
    </w:p>
    <w:p w14:paraId="374FFDCC"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Despite the notional separation of data-generating processes from actual transmission, this work suggests the need to consider the influence of potential biases and sampling discrepancies in case detection. </w:t>
      </w:r>
      <w:proofErr w:type="gramStart"/>
      <w:r w:rsidRPr="000E0E1C">
        <w:rPr>
          <w:rFonts w:ascii="Arial" w:eastAsia="Times New Roman" w:hAnsi="Arial" w:cs="Arial"/>
          <w:color w:val="000000"/>
          <w:lang w:eastAsia="en-GB"/>
        </w:rPr>
        <w:t>Therefore</w:t>
      </w:r>
      <w:proofErr w:type="gramEnd"/>
      <w:r w:rsidRPr="000E0E1C">
        <w:rPr>
          <w:rFonts w:ascii="Arial" w:eastAsia="Times New Roman" w:hAnsi="Arial" w:cs="Arial"/>
          <w:color w:val="000000"/>
          <w:lang w:eastAsia="en-GB"/>
        </w:rPr>
        <w:t xml:space="preserve"> it may be important to base comparisons of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on consistent and well-understood processes of case detection over time. More generally, there is no clearly superior choice of data source for estimating Rt. Each source of confirmed cases of Covid-19 considered here (all tested cases, moderately severe cases as hospital admissions, or fatalities), may represent either a different transmission rate or differing impacts of a disease on a subpopulation. This means there is additional useful information when they are considered in tandem, creating an overall picture of epidemic dynamics within the population as a whole.</w:t>
      </w:r>
    </w:p>
    <w:p w14:paraId="12C85D45" w14:textId="43B83DF2"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his might inform the selection of data source depending on the use-case of th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model. For exampl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from hospital admissions may be more sensitive to recent changes in transmission than deaths, given a shorter time from infection to reporting. However,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from confirmed deaths may be more robust to extraneous influences such as hospital admissions capacity or case detection and testing regimes, although death figures themselves can be subject to changes in, for example, post-mortem testing practices, or recording</w:t>
      </w:r>
      <w:r w:rsidR="00E0038D">
        <w:rPr>
          <w:rFonts w:ascii="Arial" w:eastAsia="Times New Roman" w:hAnsi="Arial" w:cs="Arial"/>
          <w:color w:val="000000"/>
          <w:lang w:eastAsia="en-GB"/>
        </w:rPr>
        <w:t xml:space="preserve"> </w:t>
      </w:r>
      <w:r w:rsidR="00E0038D">
        <w:rPr>
          <w:rFonts w:ascii="Arial" w:eastAsia="Times New Roman" w:hAnsi="Arial" w:cs="Arial"/>
          <w:color w:val="000000"/>
          <w:lang w:eastAsia="en-GB"/>
        </w:rPr>
        <w:fldChar w:fldCharType="begin"/>
      </w:r>
      <w:r w:rsidR="00A063D6">
        <w:rPr>
          <w:rFonts w:ascii="Arial" w:eastAsia="Times New Roman" w:hAnsi="Arial" w:cs="Arial"/>
          <w:color w:val="000000"/>
          <w:lang w:eastAsia="en-GB"/>
        </w:rPr>
        <w:instrText xml:space="preserve"> ADDIN ZOTERO_ITEM CSL_CITATION {"citationID":"auoc8rla0j","properties":{"formattedCitation":"[30,31]","plainCitation":"[30,31]","noteIndex":0},"citationItems":[{"id":734,"uris":["http://zotero.org/users/5456110/items/VQBP7UWD"],"uri":["http://zotero.org/users/5456110/items/VQBP7UWD"],"itemData":{"id":734,"type":"webpage","title":"COVID-19 Daily Deaths","URL":"https://www.england.nhs.uk/statistics/statistical-work-areas/covid-19-daily-deaths/","author":[{"literal":"NHS England"}],"accessed":{"date-parts":[["2020",6,9]]},"issued":{"date-parts":[["2020",6,9]]}}},{"id":746,"uris":["http://zotero.org/users/5456110/items/M27IKF5Y"],"uri":["http://zotero.org/users/5456110/items/M27IKF5Y"],"itemData":{"id":746,"type":"article-newspaper","abstract":"Erratic numbers create uncertainties for policymakers and the public","language":"en-GB","source":"www.ft.com","title":"Flawed data casts cloud over Spain’s lockdown strategy","URL":"https://www.ft.com/content/77eb7a13-cd26-41dd-9642-616708b43673","author":[{"family":"Burn-Murdoch","given":"John"},{"family":"Dombey","given":"Daniel"}],"accessed":{"date-parts":[["2020",6,9]]},"issued":{"date-parts":[["2020",6,4]]}}}],"schema":"https://github.com/citation-style-language/schema/raw/master/csl-citation.json"} </w:instrText>
      </w:r>
      <w:r w:rsidR="00E0038D">
        <w:rPr>
          <w:rFonts w:ascii="Arial" w:eastAsia="Times New Roman" w:hAnsi="Arial" w:cs="Arial"/>
          <w:color w:val="000000"/>
          <w:lang w:eastAsia="en-GB"/>
        </w:rPr>
        <w:fldChar w:fldCharType="separate"/>
      </w:r>
      <w:r w:rsidR="00A063D6" w:rsidRPr="00A063D6">
        <w:rPr>
          <w:rFonts w:ascii="Arial" w:hAnsi="Arial" w:cs="Arial"/>
        </w:rPr>
        <w:t>[30,31]</w:t>
      </w:r>
      <w:r w:rsidR="00E0038D">
        <w:rPr>
          <w:rFonts w:ascii="Arial" w:eastAsia="Times New Roman" w:hAnsi="Arial" w:cs="Arial"/>
          <w:color w:val="000000"/>
          <w:lang w:eastAsia="en-GB"/>
        </w:rPr>
        <w:fldChar w:fldCharType="end"/>
      </w:r>
      <w:r w:rsidRPr="000E0E1C">
        <w:rPr>
          <w:rFonts w:ascii="Arial" w:eastAsia="Times New Roman" w:hAnsi="Arial" w:cs="Arial"/>
          <w:color w:val="000000"/>
          <w:lang w:eastAsia="en-GB"/>
        </w:rPr>
        <w:t>. Therefore, the choice of data source in estimating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could be designed to reflect the purpose and context in which the model is built and used.</w:t>
      </w:r>
    </w:p>
    <w:p w14:paraId="2BAED198"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Similarly, the use of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estimates in policy could be more carefully informed by the specific advantages and limitations that each data source represents. If each data source gives a different estimate of Rt, then merging these into a combined average that is reported as the “true”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figure would conflate populations and would not necessarily be any more representative of transmission intensity in the general population. This might also unnecessarily inflate uncertainty. It would then be unclear what any policy recommendation should be and for whom. In contrast, keeping estimates separate could also provide useful information, indicating variation in transmission intensity among sub-populations. This could also help to clarify and target policy depending on the actual transmission intensity by sub-population.</w:t>
      </w:r>
    </w:p>
    <w:p w14:paraId="6CAB9087"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For future work estimating Rt, any model that fits to data may benefit from comparing sensitivity to different data sources. </w:t>
      </w:r>
      <w:proofErr w:type="gramStart"/>
      <w:r w:rsidRPr="000E0E1C">
        <w:rPr>
          <w:rFonts w:ascii="Arial" w:eastAsia="Times New Roman" w:hAnsi="Arial" w:cs="Arial"/>
          <w:color w:val="000000"/>
          <w:lang w:eastAsia="en-GB"/>
        </w:rPr>
        <w:t>Specifically</w:t>
      </w:r>
      <w:proofErr w:type="gramEnd"/>
      <w:r w:rsidRPr="000E0E1C">
        <w:rPr>
          <w:rFonts w:ascii="Arial" w:eastAsia="Times New Roman" w:hAnsi="Arial" w:cs="Arial"/>
          <w:color w:val="000000"/>
          <w:lang w:eastAsia="en-GB"/>
        </w:rPr>
        <w:t xml:space="preserve"> this could include extending the comparison of Rt by data source to other countries, and clarifying the potential for comparing Rt estimates in real-time tracking of outbreaks. Further work should also explore the inconsistencies in case detection over time and space, where a cluster of cases leads to </w:t>
      </w:r>
      <w:proofErr w:type="gramStart"/>
      <w:r w:rsidRPr="000E0E1C">
        <w:rPr>
          <w:rFonts w:ascii="Arial" w:eastAsia="Times New Roman" w:hAnsi="Arial" w:cs="Arial"/>
          <w:color w:val="000000"/>
          <w:lang w:eastAsia="en-GB"/>
        </w:rPr>
        <w:t>a  highly</w:t>
      </w:r>
      <w:proofErr w:type="gramEnd"/>
      <w:r w:rsidRPr="000E0E1C">
        <w:rPr>
          <w:rFonts w:ascii="Arial" w:eastAsia="Times New Roman" w:hAnsi="Arial" w:cs="Arial"/>
          <w:color w:val="000000"/>
          <w:lang w:eastAsia="en-GB"/>
        </w:rPr>
        <w:t xml:space="preserve"> localised expansion of testing, creating an uneven spatial bias in transmission estimates. </w:t>
      </w:r>
    </w:p>
    <w:p w14:paraId="0CD482DB" w14:textId="5DD0ABC0"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Tracking differences in R</w:t>
      </w:r>
      <w:r w:rsidRPr="000E0E1C">
        <w:rPr>
          <w:rFonts w:ascii="Arial" w:eastAsia="Times New Roman" w:hAnsi="Arial" w:cs="Arial"/>
          <w:color w:val="000000"/>
          <w:sz w:val="13"/>
          <w:szCs w:val="13"/>
          <w:vertAlign w:val="subscript"/>
          <w:lang w:eastAsia="en-GB"/>
        </w:rPr>
        <w:t xml:space="preserve">t </w:t>
      </w:r>
      <w:r w:rsidRPr="000E0E1C">
        <w:rPr>
          <w:rFonts w:ascii="Arial" w:eastAsia="Times New Roman" w:hAnsi="Arial" w:cs="Arial"/>
          <w:color w:val="000000"/>
          <w:lang w:eastAsia="en-GB"/>
        </w:rPr>
        <w:t xml:space="preserve">estimates by data source may have potential as a useful tool in real-time epidemic monitoring. Our approach is simple to deploy and scale over time and space, </w:t>
      </w:r>
      <w:r w:rsidRPr="000E0E1C">
        <w:rPr>
          <w:rFonts w:ascii="Arial" w:eastAsia="Times New Roman" w:hAnsi="Arial" w:cs="Arial"/>
          <w:color w:val="000000"/>
          <w:lang w:eastAsia="en-GB"/>
        </w:rPr>
        <w:lastRenderedPageBreak/>
        <w:t>using existing open-source tools, and all code and estimates used in this work are available to be used or re-purposed by others. This can quickly identify patterns in developing epidemics that might require further investigation and early policy intervention. </w:t>
      </w:r>
    </w:p>
    <w:p w14:paraId="4FACD01E"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Funding</w:t>
      </w:r>
    </w:p>
    <w:p w14:paraId="33B8F075"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The following funding sources are acknowledged as providing funding for the named authors: Wellcome Trust (210758/Z/18/Z: JDM, JH, KS, NIB, SA, </w:t>
      </w:r>
      <w:proofErr w:type="spellStart"/>
      <w:r w:rsidRPr="000E0E1C">
        <w:rPr>
          <w:rFonts w:ascii="Arial" w:eastAsia="Times New Roman" w:hAnsi="Arial" w:cs="Arial"/>
          <w:color w:val="000000"/>
          <w:lang w:eastAsia="en-GB"/>
        </w:rPr>
        <w:t>SFunk</w:t>
      </w:r>
      <w:proofErr w:type="spellEnd"/>
      <w:r w:rsidRPr="000E0E1C">
        <w:rPr>
          <w:rFonts w:ascii="Arial" w:eastAsia="Times New Roman" w:hAnsi="Arial" w:cs="Arial"/>
          <w:color w:val="000000"/>
          <w:lang w:eastAsia="en-GB"/>
        </w:rPr>
        <w:t>, SRM)</w:t>
      </w:r>
    </w:p>
    <w:p w14:paraId="58ED7F03" w14:textId="77777777" w:rsidR="000E0E1C" w:rsidRPr="000E0E1C" w:rsidRDefault="000E0E1C" w:rsidP="000E0E1C">
      <w:pPr>
        <w:spacing w:before="240" w:after="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The following authors were part of the Centre for Mathematical Modelling of Infectious Disease 2019-nCoV working group. Each contributed </w:t>
      </w:r>
      <w:proofErr w:type="gramStart"/>
      <w:r w:rsidRPr="000E0E1C">
        <w:rPr>
          <w:rFonts w:ascii="Arial" w:eastAsia="Times New Roman" w:hAnsi="Arial" w:cs="Arial"/>
          <w:color w:val="000000"/>
          <w:lang w:eastAsia="en-GB"/>
        </w:rPr>
        <w:t>in</w:t>
      </w:r>
      <w:proofErr w:type="gramEnd"/>
      <w:r w:rsidRPr="000E0E1C">
        <w:rPr>
          <w:rFonts w:ascii="Arial" w:eastAsia="Times New Roman" w:hAnsi="Arial" w:cs="Arial"/>
          <w:color w:val="000000"/>
          <w:lang w:eastAsia="en-GB"/>
        </w:rPr>
        <w:t xml:space="preserve"> processing, cleaning and interpretation of data, interpreted findings, contributed to the manuscript, and approved the work for publication.</w:t>
      </w:r>
    </w:p>
    <w:p w14:paraId="2A2E6D02" w14:textId="77777777"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lang w:eastAsia="en-GB"/>
        </w:rPr>
        <w:t xml:space="preserve">Alan Turing Institute (AE). BBSRC LIDP (BB/M009513/1: DS). This research was partly funded by the Bill &amp; Melinda Gates Foundation (INV-001754: MQ; INV-003174: KP, MJ, YL; NTD Modelling Consortium OPP1184344: CABP, GFM; OPP1180644: SRP; OPP1183986: ESN; OPP1191821: KO'R, MA). BMGF (OPP1157270: KA). DFID/Wellcome Trust (Epidemic Preparedness Coronavirus research programme 221303/Z/20/Z: CABP, </w:t>
      </w:r>
      <w:proofErr w:type="spellStart"/>
      <w:r w:rsidRPr="000E0E1C">
        <w:rPr>
          <w:rFonts w:ascii="Arial" w:eastAsia="Times New Roman" w:hAnsi="Arial" w:cs="Arial"/>
          <w:color w:val="000000"/>
          <w:lang w:eastAsia="en-GB"/>
        </w:rPr>
        <w:t>KvZ</w:t>
      </w:r>
      <w:proofErr w:type="spellEnd"/>
      <w:r w:rsidRPr="000E0E1C">
        <w:rPr>
          <w:rFonts w:ascii="Arial" w:eastAsia="Times New Roman" w:hAnsi="Arial" w:cs="Arial"/>
          <w:color w:val="000000"/>
          <w:lang w:eastAsia="en-GB"/>
        </w:rPr>
        <w:t xml:space="preserve">). DTRA (HDTRA1-18-1-0051: JWR). </w:t>
      </w:r>
      <w:proofErr w:type="spellStart"/>
      <w:r w:rsidRPr="000E0E1C">
        <w:rPr>
          <w:rFonts w:ascii="Arial" w:eastAsia="Times New Roman" w:hAnsi="Arial" w:cs="Arial"/>
          <w:color w:val="000000"/>
          <w:lang w:eastAsia="en-GB"/>
        </w:rPr>
        <w:t>Elrha</w:t>
      </w:r>
      <w:proofErr w:type="spellEnd"/>
      <w:r w:rsidRPr="000E0E1C">
        <w:rPr>
          <w:rFonts w:ascii="Arial" w:eastAsia="Times New Roman" w:hAnsi="Arial" w:cs="Arial"/>
          <w:color w:val="000000"/>
          <w:lang w:eastAsia="en-GB"/>
        </w:rPr>
        <w:t xml:space="preserve"> R2HC/UK DFID/Wellcome Trust/This research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w:t>
      </w:r>
      <w:proofErr w:type="spellStart"/>
      <w:r w:rsidRPr="000E0E1C">
        <w:rPr>
          <w:rFonts w:ascii="Arial" w:eastAsia="Times New Roman" w:hAnsi="Arial" w:cs="Arial"/>
          <w:color w:val="000000"/>
          <w:lang w:eastAsia="en-GB"/>
        </w:rPr>
        <w:t>KvZ</w:t>
      </w:r>
      <w:proofErr w:type="spellEnd"/>
      <w:r w:rsidRPr="000E0E1C">
        <w:rPr>
          <w:rFonts w:ascii="Arial" w:eastAsia="Times New Roman" w:hAnsi="Arial" w:cs="Arial"/>
          <w:color w:val="000000"/>
          <w:lang w:eastAsia="en-GB"/>
        </w:rPr>
        <w:t xml:space="preserve">). ERC Starting Grant (#757699: JCE, MQ, RMGJH). This project has received funding from the European Union's Horizon 2020 research and innovation programme - project </w:t>
      </w:r>
      <w:proofErr w:type="spellStart"/>
      <w:r w:rsidRPr="000E0E1C">
        <w:rPr>
          <w:rFonts w:ascii="Arial" w:eastAsia="Times New Roman" w:hAnsi="Arial" w:cs="Arial"/>
          <w:color w:val="000000"/>
          <w:lang w:eastAsia="en-GB"/>
        </w:rPr>
        <w:t>EpiPose</w:t>
      </w:r>
      <w:proofErr w:type="spellEnd"/>
      <w:r w:rsidRPr="000E0E1C">
        <w:rPr>
          <w:rFonts w:ascii="Arial" w:eastAsia="Times New Roman" w:hAnsi="Arial" w:cs="Arial"/>
          <w:color w:val="000000"/>
          <w:lang w:eastAsia="en-GB"/>
        </w:rPr>
        <w:t xml:space="preserve"> (101003688: KP, MJ, PK, RCB, WJE, YL). This research was partly funded by the Global Challenges Research Fund (GCRF) project 'RECAP' managed through RCUK and ESRC (ES/P010873/1: AG, CIJ, TJ). HDR UK (MR/S003975/1: RME). MRC (MR/N013638/1: NRW). Nakajima Foundation (AE). NIHR (16/136/46: BJQ; 16/137/109: BJQ, CD, FYS, MJ, YL; Health Protection Research Unit for Immunisation NIHR200929: NGD; Health Protection Research Unit for Modelling Methodology HPRU-2012-10096: TJ; NIHR200929: FGS, MJ; PR-OD-1017-20002: AR, WJE). Royal Society (Dorothy Hodgkin Fellowship: RL; RP\EA\180004: PK). UK DHSC/UK Aid/NIHR (ITCRZ 03010: HPG). UK MRC (LID DTP MR/N013638/1: GRGL, QJL; MC_PC_19065: AG, NGD, RME, SC, TJ, WJE, YL; MR/P014658/1: GMK). Authors of this research receive funding from UK Public Health Rapid Support Team funded by the United Kingdom Department of Health and Social Care (TJ). Wellcome Trust (206250/Z/17/Z: AJK, TWR; 206471/Z/17/Z: OJB; 208812/Z/17/Z: SC, </w:t>
      </w:r>
      <w:proofErr w:type="spellStart"/>
      <w:r w:rsidRPr="000E0E1C">
        <w:rPr>
          <w:rFonts w:ascii="Arial" w:eastAsia="Times New Roman" w:hAnsi="Arial" w:cs="Arial"/>
          <w:color w:val="000000"/>
          <w:lang w:eastAsia="en-GB"/>
        </w:rPr>
        <w:t>SFlasche</w:t>
      </w:r>
      <w:proofErr w:type="spellEnd"/>
      <w:r w:rsidRPr="000E0E1C">
        <w:rPr>
          <w:rFonts w:ascii="Arial" w:eastAsia="Times New Roman" w:hAnsi="Arial" w:cs="Arial"/>
          <w:color w:val="000000"/>
          <w:lang w:eastAsia="en-GB"/>
        </w:rPr>
        <w:t>). No funding (AKD, AMF, AS, CJVA, DCT, JW, KEA, SH, YJ, YWDC)</w:t>
      </w:r>
    </w:p>
    <w:p w14:paraId="7FDB2CE0" w14:textId="77777777" w:rsidR="0081411A" w:rsidRDefault="0081411A">
      <w:pPr>
        <w:rPr>
          <w:rFonts w:ascii="Arial" w:eastAsia="Times New Roman" w:hAnsi="Arial" w:cs="Arial"/>
          <w:color w:val="000000"/>
          <w:sz w:val="32"/>
          <w:szCs w:val="32"/>
          <w:lang w:eastAsia="en-GB"/>
        </w:rPr>
      </w:pPr>
      <w:r>
        <w:rPr>
          <w:rFonts w:ascii="Arial" w:eastAsia="Times New Roman" w:hAnsi="Arial" w:cs="Arial"/>
          <w:color w:val="000000"/>
          <w:sz w:val="32"/>
          <w:szCs w:val="32"/>
          <w:lang w:eastAsia="en-GB"/>
        </w:rPr>
        <w:br w:type="page"/>
      </w:r>
    </w:p>
    <w:p w14:paraId="5218B42D" w14:textId="54E8BE59" w:rsidR="000E0E1C" w:rsidRPr="000E0E1C" w:rsidRDefault="000E0E1C" w:rsidP="000E0E1C">
      <w:pPr>
        <w:spacing w:before="240" w:after="240" w:line="240" w:lineRule="auto"/>
        <w:jc w:val="both"/>
        <w:rPr>
          <w:rFonts w:ascii="Times New Roman" w:eastAsia="Times New Roman" w:hAnsi="Times New Roman" w:cs="Times New Roman"/>
          <w:sz w:val="24"/>
          <w:szCs w:val="24"/>
          <w:lang w:eastAsia="en-GB"/>
        </w:rPr>
      </w:pPr>
      <w:r w:rsidRPr="000E0E1C">
        <w:rPr>
          <w:rFonts w:ascii="Arial" w:eastAsia="Times New Roman" w:hAnsi="Arial" w:cs="Arial"/>
          <w:color w:val="000000"/>
          <w:sz w:val="32"/>
          <w:szCs w:val="32"/>
          <w:lang w:eastAsia="en-GB"/>
        </w:rPr>
        <w:lastRenderedPageBreak/>
        <w:t>References</w:t>
      </w:r>
    </w:p>
    <w:p w14:paraId="23A22DE9" w14:textId="77777777" w:rsidR="00A063D6" w:rsidRPr="00A063D6" w:rsidRDefault="0081411A" w:rsidP="00A063D6">
      <w:pPr>
        <w:pStyle w:val="Bibliography"/>
        <w:rPr>
          <w:rFonts w:ascii="Calibri" w:hAnsi="Calibri" w:cs="Calibri"/>
        </w:rPr>
      </w:pPr>
      <w:r>
        <w:fldChar w:fldCharType="begin"/>
      </w:r>
      <w:r w:rsidR="00A063D6">
        <w:instrText xml:space="preserve"> ADDIN ZOTERO_BIBL {"uncited":[],"omitted":[],"custom":[]} CSL_BIBLIOGRAPHY </w:instrText>
      </w:r>
      <w:r>
        <w:fldChar w:fldCharType="separate"/>
      </w:r>
      <w:r w:rsidR="00A063D6" w:rsidRPr="00A063D6">
        <w:rPr>
          <w:rFonts w:ascii="Calibri" w:hAnsi="Calibri" w:cs="Calibri"/>
        </w:rPr>
        <w:t>1.</w:t>
      </w:r>
      <w:r w:rsidR="00A063D6" w:rsidRPr="00A063D6">
        <w:rPr>
          <w:rFonts w:ascii="Calibri" w:hAnsi="Calibri" w:cs="Calibri"/>
        </w:rPr>
        <w:tab/>
        <w:t>European Centre for Disease Prevention and Control. 2020 COVID-19 situation update worldwide, as of 6 June 2020. See https://www.ecdc.europa.eu/en/geographical-distribution-2019-ncov-cases (accessed on 6 June 2020).</w:t>
      </w:r>
    </w:p>
    <w:p w14:paraId="1FC811A6" w14:textId="77777777" w:rsidR="00A063D6" w:rsidRPr="00A063D6" w:rsidRDefault="00A063D6" w:rsidP="00A063D6">
      <w:pPr>
        <w:pStyle w:val="Bibliography"/>
        <w:rPr>
          <w:rFonts w:ascii="Calibri" w:hAnsi="Calibri" w:cs="Calibri"/>
        </w:rPr>
      </w:pPr>
      <w:r w:rsidRPr="00A063D6">
        <w:rPr>
          <w:rFonts w:ascii="Calibri" w:hAnsi="Calibri" w:cs="Calibri"/>
        </w:rPr>
        <w:t>2.</w:t>
      </w:r>
      <w:r w:rsidRPr="00A063D6">
        <w:rPr>
          <w:rFonts w:ascii="Calibri" w:hAnsi="Calibri" w:cs="Calibri"/>
        </w:rPr>
        <w:tab/>
        <w:t xml:space="preserve">World Health Organisation. 2020 Strengthening and adjusting public health measures throughout the COVID-19 transition phases. Policy considerations for the WHO European Region. </w:t>
      </w:r>
    </w:p>
    <w:p w14:paraId="5959C427" w14:textId="77777777" w:rsidR="00A063D6" w:rsidRPr="00A063D6" w:rsidRDefault="00A063D6" w:rsidP="00A063D6">
      <w:pPr>
        <w:pStyle w:val="Bibliography"/>
        <w:rPr>
          <w:rFonts w:ascii="Calibri" w:hAnsi="Calibri" w:cs="Calibri"/>
        </w:rPr>
      </w:pPr>
      <w:r w:rsidRPr="00A063D6">
        <w:rPr>
          <w:rFonts w:ascii="Calibri" w:hAnsi="Calibri" w:cs="Calibri"/>
        </w:rPr>
        <w:t>3.</w:t>
      </w:r>
      <w:r w:rsidRPr="00A063D6">
        <w:rPr>
          <w:rFonts w:ascii="Calibri" w:hAnsi="Calibri" w:cs="Calibri"/>
        </w:rPr>
        <w:tab/>
        <w:t xml:space="preserve">Hellewell J </w:t>
      </w:r>
      <w:r w:rsidRPr="00A063D6">
        <w:rPr>
          <w:rFonts w:ascii="Calibri" w:hAnsi="Calibri" w:cs="Calibri"/>
          <w:i/>
          <w:iCs/>
        </w:rPr>
        <w:t>et al.</w:t>
      </w:r>
      <w:r w:rsidRPr="00A063D6">
        <w:rPr>
          <w:rFonts w:ascii="Calibri" w:hAnsi="Calibri" w:cs="Calibri"/>
        </w:rPr>
        <w:t xml:space="preserve"> 2020 Feasibility of controlling COVID-19 outbreaks by isolation of cases and contacts. </w:t>
      </w:r>
      <w:r w:rsidRPr="00A063D6">
        <w:rPr>
          <w:rFonts w:ascii="Calibri" w:hAnsi="Calibri" w:cs="Calibri"/>
          <w:i/>
          <w:iCs/>
        </w:rPr>
        <w:t>The Lancet Global Health</w:t>
      </w:r>
      <w:r w:rsidRPr="00A063D6">
        <w:rPr>
          <w:rFonts w:ascii="Calibri" w:hAnsi="Calibri" w:cs="Calibri"/>
        </w:rPr>
        <w:t xml:space="preserve"> </w:t>
      </w:r>
      <w:r w:rsidRPr="00A063D6">
        <w:rPr>
          <w:rFonts w:ascii="Calibri" w:hAnsi="Calibri" w:cs="Calibri"/>
          <w:b/>
          <w:bCs/>
        </w:rPr>
        <w:t>8</w:t>
      </w:r>
      <w:r w:rsidRPr="00A063D6">
        <w:rPr>
          <w:rFonts w:ascii="Calibri" w:hAnsi="Calibri" w:cs="Calibri"/>
        </w:rPr>
        <w:t>, e488–e496. (doi:10.1016/S2214-109</w:t>
      </w:r>
      <w:proofErr w:type="gramStart"/>
      <w:r w:rsidRPr="00A063D6">
        <w:rPr>
          <w:rFonts w:ascii="Calibri" w:hAnsi="Calibri" w:cs="Calibri"/>
        </w:rPr>
        <w:t>X(</w:t>
      </w:r>
      <w:proofErr w:type="gramEnd"/>
      <w:r w:rsidRPr="00A063D6">
        <w:rPr>
          <w:rFonts w:ascii="Calibri" w:hAnsi="Calibri" w:cs="Calibri"/>
        </w:rPr>
        <w:t>20)30074-7)</w:t>
      </w:r>
    </w:p>
    <w:p w14:paraId="63C6E482" w14:textId="77777777" w:rsidR="00A063D6" w:rsidRPr="00A063D6" w:rsidRDefault="00A063D6" w:rsidP="00A063D6">
      <w:pPr>
        <w:pStyle w:val="Bibliography"/>
        <w:rPr>
          <w:rFonts w:ascii="Calibri" w:hAnsi="Calibri" w:cs="Calibri"/>
        </w:rPr>
      </w:pPr>
      <w:r w:rsidRPr="00A063D6">
        <w:rPr>
          <w:rFonts w:ascii="Calibri" w:hAnsi="Calibri" w:cs="Calibri"/>
        </w:rPr>
        <w:t>4.</w:t>
      </w:r>
      <w:r w:rsidRPr="00A063D6">
        <w:rPr>
          <w:rFonts w:ascii="Calibri" w:hAnsi="Calibri" w:cs="Calibri"/>
        </w:rPr>
        <w:tab/>
        <w:t>HM Government. 2020 Our Plan to Rebuild: The UK Government’s COVID-19 recovery strategy</w:t>
      </w:r>
      <w:proofErr w:type="gramStart"/>
      <w:r w:rsidRPr="00A063D6">
        <w:rPr>
          <w:rFonts w:ascii="Calibri" w:hAnsi="Calibri" w:cs="Calibri"/>
        </w:rPr>
        <w:t>. ,</w:t>
      </w:r>
      <w:proofErr w:type="gramEnd"/>
      <w:r w:rsidRPr="00A063D6">
        <w:rPr>
          <w:rFonts w:ascii="Calibri" w:hAnsi="Calibri" w:cs="Calibri"/>
        </w:rPr>
        <w:t xml:space="preserve"> 60.</w:t>
      </w:r>
    </w:p>
    <w:p w14:paraId="60392EFC" w14:textId="77777777" w:rsidR="00A063D6" w:rsidRPr="00A063D6" w:rsidRDefault="00A063D6" w:rsidP="00A063D6">
      <w:pPr>
        <w:pStyle w:val="Bibliography"/>
        <w:rPr>
          <w:rFonts w:ascii="Calibri" w:hAnsi="Calibri" w:cs="Calibri"/>
        </w:rPr>
      </w:pPr>
      <w:r w:rsidRPr="00A063D6">
        <w:rPr>
          <w:rFonts w:ascii="Calibri" w:hAnsi="Calibri" w:cs="Calibri"/>
        </w:rPr>
        <w:t>5.</w:t>
      </w:r>
      <w:r w:rsidRPr="00A063D6">
        <w:rPr>
          <w:rFonts w:ascii="Calibri" w:hAnsi="Calibri" w:cs="Calibri"/>
        </w:rPr>
        <w:tab/>
        <w:t xml:space="preserve">Michael Parker. 2020 Ethics and value judgements involved in developing policy for lifting physical distancing measures. </w:t>
      </w:r>
    </w:p>
    <w:p w14:paraId="0CCC58A2" w14:textId="77777777" w:rsidR="00A063D6" w:rsidRPr="00A063D6" w:rsidRDefault="00A063D6" w:rsidP="00A063D6">
      <w:pPr>
        <w:pStyle w:val="Bibliography"/>
        <w:rPr>
          <w:rFonts w:ascii="Calibri" w:hAnsi="Calibri" w:cs="Calibri"/>
        </w:rPr>
      </w:pPr>
      <w:r w:rsidRPr="00A063D6">
        <w:rPr>
          <w:rFonts w:ascii="Calibri" w:hAnsi="Calibri" w:cs="Calibri"/>
        </w:rPr>
        <w:t>6.</w:t>
      </w:r>
      <w:r w:rsidRPr="00A063D6">
        <w:rPr>
          <w:rFonts w:ascii="Calibri" w:hAnsi="Calibri" w:cs="Calibri"/>
        </w:rPr>
        <w:tab/>
        <w:t xml:space="preserve">Thompson RN. 2020 Epidemiological models are important tools for guiding COVID-19 interventions. </w:t>
      </w:r>
      <w:r w:rsidRPr="00A063D6">
        <w:rPr>
          <w:rFonts w:ascii="Calibri" w:hAnsi="Calibri" w:cs="Calibri"/>
          <w:i/>
          <w:iCs/>
        </w:rPr>
        <w:t>BMC Medicine</w:t>
      </w:r>
      <w:r w:rsidRPr="00A063D6">
        <w:rPr>
          <w:rFonts w:ascii="Calibri" w:hAnsi="Calibri" w:cs="Calibri"/>
        </w:rPr>
        <w:t xml:space="preserve"> </w:t>
      </w:r>
      <w:r w:rsidRPr="00A063D6">
        <w:rPr>
          <w:rFonts w:ascii="Calibri" w:hAnsi="Calibri" w:cs="Calibri"/>
          <w:b/>
          <w:bCs/>
        </w:rPr>
        <w:t>18</w:t>
      </w:r>
      <w:r w:rsidRPr="00A063D6">
        <w:rPr>
          <w:rFonts w:ascii="Calibri" w:hAnsi="Calibri" w:cs="Calibri"/>
        </w:rPr>
        <w:t>, 152. (doi:10.1186/s12916-020-01628-4)</w:t>
      </w:r>
    </w:p>
    <w:p w14:paraId="16710596" w14:textId="77777777" w:rsidR="00A063D6" w:rsidRPr="00A063D6" w:rsidRDefault="00A063D6" w:rsidP="00A063D6">
      <w:pPr>
        <w:pStyle w:val="Bibliography"/>
        <w:rPr>
          <w:rFonts w:ascii="Calibri" w:hAnsi="Calibri" w:cs="Calibri"/>
        </w:rPr>
      </w:pPr>
      <w:r w:rsidRPr="00A063D6">
        <w:rPr>
          <w:rFonts w:ascii="Calibri" w:hAnsi="Calibri" w:cs="Calibri"/>
        </w:rPr>
        <w:t>7.</w:t>
      </w:r>
      <w:r w:rsidRPr="00A063D6">
        <w:rPr>
          <w:rFonts w:ascii="Calibri" w:hAnsi="Calibri" w:cs="Calibri"/>
        </w:rPr>
        <w:tab/>
        <w:t xml:space="preserve">Anderson RM, May RM. 1992 </w:t>
      </w:r>
      <w:r w:rsidRPr="00A063D6">
        <w:rPr>
          <w:rFonts w:ascii="Calibri" w:hAnsi="Calibri" w:cs="Calibri"/>
          <w:i/>
          <w:iCs/>
        </w:rPr>
        <w:t>Infectious Diseases of Humans: Dynamics and Control</w:t>
      </w:r>
      <w:r w:rsidRPr="00A063D6">
        <w:rPr>
          <w:rFonts w:ascii="Calibri" w:hAnsi="Calibri" w:cs="Calibri"/>
        </w:rPr>
        <w:t xml:space="preserve">. Oxford, New York: Oxford University Press. </w:t>
      </w:r>
    </w:p>
    <w:p w14:paraId="08F010F4" w14:textId="77777777" w:rsidR="00A063D6" w:rsidRPr="00A063D6" w:rsidRDefault="00A063D6" w:rsidP="00A063D6">
      <w:pPr>
        <w:pStyle w:val="Bibliography"/>
        <w:rPr>
          <w:rFonts w:ascii="Calibri" w:hAnsi="Calibri" w:cs="Calibri"/>
        </w:rPr>
      </w:pPr>
      <w:r w:rsidRPr="00A063D6">
        <w:rPr>
          <w:rFonts w:ascii="Calibri" w:hAnsi="Calibri" w:cs="Calibri"/>
        </w:rPr>
        <w:t>8.</w:t>
      </w:r>
      <w:r w:rsidRPr="00A063D6">
        <w:rPr>
          <w:rFonts w:ascii="Calibri" w:hAnsi="Calibri" w:cs="Calibri"/>
        </w:rPr>
        <w:tab/>
        <w:t xml:space="preserve">Abbott S </w:t>
      </w:r>
      <w:r w:rsidRPr="00A063D6">
        <w:rPr>
          <w:rFonts w:ascii="Calibri" w:hAnsi="Calibri" w:cs="Calibri"/>
          <w:i/>
          <w:iCs/>
        </w:rPr>
        <w:t>et al.</w:t>
      </w:r>
      <w:r w:rsidRPr="00A063D6">
        <w:rPr>
          <w:rFonts w:ascii="Calibri" w:hAnsi="Calibri" w:cs="Calibri"/>
        </w:rPr>
        <w:t xml:space="preserve"> 2020 Estimating the time-varying reproduction number of SARS-CoV-2 using national and subnational case counts. </w:t>
      </w:r>
      <w:r w:rsidRPr="00A063D6">
        <w:rPr>
          <w:rFonts w:ascii="Calibri" w:hAnsi="Calibri" w:cs="Calibri"/>
          <w:i/>
          <w:iCs/>
        </w:rPr>
        <w:t>Wellcome Open Res</w:t>
      </w:r>
      <w:r w:rsidRPr="00A063D6">
        <w:rPr>
          <w:rFonts w:ascii="Calibri" w:hAnsi="Calibri" w:cs="Calibri"/>
        </w:rPr>
        <w:t xml:space="preserve"> </w:t>
      </w:r>
      <w:r w:rsidRPr="00A063D6">
        <w:rPr>
          <w:rFonts w:ascii="Calibri" w:hAnsi="Calibri" w:cs="Calibri"/>
          <w:b/>
          <w:bCs/>
        </w:rPr>
        <w:t>5</w:t>
      </w:r>
      <w:r w:rsidRPr="00A063D6">
        <w:rPr>
          <w:rFonts w:ascii="Calibri" w:hAnsi="Calibri" w:cs="Calibri"/>
        </w:rPr>
        <w:t>, 112. (doi:10.12688/wellcomeopenres.16006.1)</w:t>
      </w:r>
    </w:p>
    <w:p w14:paraId="7CC722B9" w14:textId="77777777" w:rsidR="00A063D6" w:rsidRPr="00A063D6" w:rsidRDefault="00A063D6" w:rsidP="00A063D6">
      <w:pPr>
        <w:pStyle w:val="Bibliography"/>
        <w:rPr>
          <w:rFonts w:ascii="Calibri" w:hAnsi="Calibri" w:cs="Calibri"/>
        </w:rPr>
      </w:pPr>
      <w:r w:rsidRPr="00A063D6">
        <w:rPr>
          <w:rFonts w:ascii="Calibri" w:hAnsi="Calibri" w:cs="Calibri"/>
        </w:rPr>
        <w:t>9.</w:t>
      </w:r>
      <w:r w:rsidRPr="00A063D6">
        <w:rPr>
          <w:rFonts w:ascii="Calibri" w:hAnsi="Calibri" w:cs="Calibri"/>
        </w:rPr>
        <w:tab/>
        <w:t xml:space="preserve">Abbott S </w:t>
      </w:r>
      <w:r w:rsidRPr="00A063D6">
        <w:rPr>
          <w:rFonts w:ascii="Calibri" w:hAnsi="Calibri" w:cs="Calibri"/>
          <w:i/>
          <w:iCs/>
        </w:rPr>
        <w:t>et al.</w:t>
      </w:r>
      <w:r w:rsidRPr="00A063D6">
        <w:rPr>
          <w:rFonts w:ascii="Calibri" w:hAnsi="Calibri" w:cs="Calibri"/>
        </w:rPr>
        <w:t xml:space="preserve"> 2020 </w:t>
      </w:r>
      <w:r w:rsidRPr="00A063D6">
        <w:rPr>
          <w:rFonts w:ascii="Calibri" w:hAnsi="Calibri" w:cs="Calibri"/>
          <w:i/>
          <w:iCs/>
        </w:rPr>
        <w:t>EpiNow2: Estimate Real-Time Case Counts and Time-Varying Epidemiological Parameters</w:t>
      </w:r>
      <w:r w:rsidRPr="00A063D6">
        <w:rPr>
          <w:rFonts w:ascii="Calibri" w:hAnsi="Calibri" w:cs="Calibri"/>
        </w:rPr>
        <w:t>. See https://github.com/epiforecasts/EpiNow2.</w:t>
      </w:r>
    </w:p>
    <w:p w14:paraId="7E8C1B59" w14:textId="77777777" w:rsidR="00A063D6" w:rsidRPr="00A063D6" w:rsidRDefault="00A063D6" w:rsidP="00A063D6">
      <w:pPr>
        <w:pStyle w:val="Bibliography"/>
        <w:rPr>
          <w:rFonts w:ascii="Calibri" w:hAnsi="Calibri" w:cs="Calibri"/>
        </w:rPr>
      </w:pPr>
      <w:r w:rsidRPr="00A063D6">
        <w:rPr>
          <w:rFonts w:ascii="Calibri" w:hAnsi="Calibri" w:cs="Calibri"/>
        </w:rPr>
        <w:t>10.</w:t>
      </w:r>
      <w:r w:rsidRPr="00A063D6">
        <w:rPr>
          <w:rFonts w:ascii="Calibri" w:hAnsi="Calibri" w:cs="Calibri"/>
        </w:rPr>
        <w:tab/>
        <w:t>Scientific Advisory Group for Emergencies. 2020 Scientific evidence supporting the government response to coronavirus (COVID-19). See https://www.gov.uk/government/collections/scientific-evidence-supporting-the-government-response-to-coronavirus-covid-19 (accessed on 31 August 2020).</w:t>
      </w:r>
    </w:p>
    <w:p w14:paraId="6002272E" w14:textId="77777777" w:rsidR="00A063D6" w:rsidRPr="00A063D6" w:rsidRDefault="00A063D6" w:rsidP="00A063D6">
      <w:pPr>
        <w:pStyle w:val="Bibliography"/>
        <w:rPr>
          <w:rFonts w:ascii="Calibri" w:hAnsi="Calibri" w:cs="Calibri"/>
        </w:rPr>
      </w:pPr>
      <w:r w:rsidRPr="00A063D6">
        <w:rPr>
          <w:rFonts w:ascii="Calibri" w:hAnsi="Calibri" w:cs="Calibri"/>
        </w:rPr>
        <w:t>11.</w:t>
      </w:r>
      <w:r w:rsidRPr="00A063D6">
        <w:rPr>
          <w:rFonts w:ascii="Calibri" w:hAnsi="Calibri" w:cs="Calibri"/>
        </w:rPr>
        <w:tab/>
      </w:r>
      <w:proofErr w:type="spellStart"/>
      <w:r w:rsidRPr="00A063D6">
        <w:rPr>
          <w:rFonts w:ascii="Calibri" w:hAnsi="Calibri" w:cs="Calibri"/>
        </w:rPr>
        <w:t>Challen</w:t>
      </w:r>
      <w:proofErr w:type="spellEnd"/>
      <w:r w:rsidRPr="00A063D6">
        <w:rPr>
          <w:rFonts w:ascii="Calibri" w:hAnsi="Calibri" w:cs="Calibri"/>
        </w:rPr>
        <w:t xml:space="preserve"> RJ </w:t>
      </w:r>
      <w:r w:rsidRPr="00A063D6">
        <w:rPr>
          <w:rFonts w:ascii="Calibri" w:hAnsi="Calibri" w:cs="Calibri"/>
          <w:i/>
          <w:iCs/>
        </w:rPr>
        <w:t>et al.</w:t>
      </w:r>
      <w:r w:rsidRPr="00A063D6">
        <w:rPr>
          <w:rFonts w:ascii="Calibri" w:hAnsi="Calibri" w:cs="Calibri"/>
        </w:rPr>
        <w:t xml:space="preserve"> 2020 Estimates of regional infectivity of COVID-19 in the United Kingdom following imposition of social distancing measures. (doi:10.1101/2020.04.13.20062760)</w:t>
      </w:r>
    </w:p>
    <w:p w14:paraId="4DA607AC" w14:textId="77777777" w:rsidR="00A063D6" w:rsidRPr="00A063D6" w:rsidRDefault="00A063D6" w:rsidP="00A063D6">
      <w:pPr>
        <w:pStyle w:val="Bibliography"/>
        <w:rPr>
          <w:rFonts w:ascii="Calibri" w:hAnsi="Calibri" w:cs="Calibri"/>
        </w:rPr>
      </w:pPr>
      <w:r w:rsidRPr="00A063D6">
        <w:rPr>
          <w:rFonts w:ascii="Calibri" w:hAnsi="Calibri" w:cs="Calibri"/>
        </w:rPr>
        <w:t>12.</w:t>
      </w:r>
      <w:r w:rsidRPr="00A063D6">
        <w:rPr>
          <w:rFonts w:ascii="Calibri" w:hAnsi="Calibri" w:cs="Calibri"/>
        </w:rPr>
        <w:tab/>
      </w:r>
      <w:proofErr w:type="spellStart"/>
      <w:r w:rsidRPr="00A063D6">
        <w:rPr>
          <w:rFonts w:ascii="Calibri" w:hAnsi="Calibri" w:cs="Calibri"/>
        </w:rPr>
        <w:t>Gostic</w:t>
      </w:r>
      <w:proofErr w:type="spellEnd"/>
      <w:r w:rsidRPr="00A063D6">
        <w:rPr>
          <w:rFonts w:ascii="Calibri" w:hAnsi="Calibri" w:cs="Calibri"/>
        </w:rPr>
        <w:t xml:space="preserve"> KM </w:t>
      </w:r>
      <w:r w:rsidRPr="00A063D6">
        <w:rPr>
          <w:rFonts w:ascii="Calibri" w:hAnsi="Calibri" w:cs="Calibri"/>
          <w:i/>
          <w:iCs/>
        </w:rPr>
        <w:t>et al.</w:t>
      </w:r>
      <w:r w:rsidRPr="00A063D6">
        <w:rPr>
          <w:rFonts w:ascii="Calibri" w:hAnsi="Calibri" w:cs="Calibri"/>
        </w:rPr>
        <w:t xml:space="preserve"> 2020 Practical considerations for measuring the effective reproductive number, Rt. </w:t>
      </w:r>
      <w:proofErr w:type="spellStart"/>
      <w:proofErr w:type="gramStart"/>
      <w:r w:rsidRPr="00A063D6">
        <w:rPr>
          <w:rFonts w:ascii="Calibri" w:hAnsi="Calibri" w:cs="Calibri"/>
          <w:i/>
          <w:iCs/>
        </w:rPr>
        <w:t>medRxiv</w:t>
      </w:r>
      <w:proofErr w:type="spellEnd"/>
      <w:r w:rsidRPr="00A063D6">
        <w:rPr>
          <w:rFonts w:ascii="Calibri" w:hAnsi="Calibri" w:cs="Calibri"/>
        </w:rPr>
        <w:t xml:space="preserve"> ,</w:t>
      </w:r>
      <w:proofErr w:type="gramEnd"/>
      <w:r w:rsidRPr="00A063D6">
        <w:rPr>
          <w:rFonts w:ascii="Calibri" w:hAnsi="Calibri" w:cs="Calibri"/>
        </w:rPr>
        <w:t xml:space="preserve"> 2020.06.18.20134858. (doi:10.1101/2020.06.18.20134858)</w:t>
      </w:r>
    </w:p>
    <w:p w14:paraId="758123E7" w14:textId="77777777" w:rsidR="00A063D6" w:rsidRPr="00A063D6" w:rsidRDefault="00A063D6" w:rsidP="00A063D6">
      <w:pPr>
        <w:pStyle w:val="Bibliography"/>
        <w:rPr>
          <w:rFonts w:ascii="Calibri" w:hAnsi="Calibri" w:cs="Calibri"/>
        </w:rPr>
      </w:pPr>
      <w:r w:rsidRPr="00A063D6">
        <w:rPr>
          <w:rFonts w:ascii="Calibri" w:hAnsi="Calibri" w:cs="Calibri"/>
        </w:rPr>
        <w:t>13.</w:t>
      </w:r>
      <w:r w:rsidRPr="00A063D6">
        <w:rPr>
          <w:rFonts w:ascii="Calibri" w:hAnsi="Calibri" w:cs="Calibri"/>
        </w:rPr>
        <w:tab/>
        <w:t xml:space="preserve">Dietz K. 1993 The estimation of the basic reproduction number for infectious diseases. </w:t>
      </w:r>
      <w:r w:rsidRPr="00A063D6">
        <w:rPr>
          <w:rFonts w:ascii="Calibri" w:hAnsi="Calibri" w:cs="Calibri"/>
          <w:i/>
          <w:iCs/>
        </w:rPr>
        <w:t>Stat Methods Med Res</w:t>
      </w:r>
      <w:r w:rsidRPr="00A063D6">
        <w:rPr>
          <w:rFonts w:ascii="Calibri" w:hAnsi="Calibri" w:cs="Calibri"/>
        </w:rPr>
        <w:t xml:space="preserve"> </w:t>
      </w:r>
      <w:r w:rsidRPr="00A063D6">
        <w:rPr>
          <w:rFonts w:ascii="Calibri" w:hAnsi="Calibri" w:cs="Calibri"/>
          <w:b/>
          <w:bCs/>
        </w:rPr>
        <w:t>2</w:t>
      </w:r>
      <w:r w:rsidRPr="00A063D6">
        <w:rPr>
          <w:rFonts w:ascii="Calibri" w:hAnsi="Calibri" w:cs="Calibri"/>
        </w:rPr>
        <w:t>, 23–41. (doi:10.1177/096228029300200103)</w:t>
      </w:r>
    </w:p>
    <w:p w14:paraId="764B4DA0" w14:textId="77777777" w:rsidR="00A063D6" w:rsidRPr="00A063D6" w:rsidRDefault="00A063D6" w:rsidP="00A063D6">
      <w:pPr>
        <w:pStyle w:val="Bibliography"/>
        <w:rPr>
          <w:rFonts w:ascii="Calibri" w:hAnsi="Calibri" w:cs="Calibri"/>
        </w:rPr>
      </w:pPr>
      <w:r w:rsidRPr="00A063D6">
        <w:rPr>
          <w:rFonts w:ascii="Calibri" w:hAnsi="Calibri" w:cs="Calibri"/>
        </w:rPr>
        <w:t>14.</w:t>
      </w:r>
      <w:r w:rsidRPr="00A063D6">
        <w:rPr>
          <w:rFonts w:ascii="Calibri" w:hAnsi="Calibri" w:cs="Calibri"/>
        </w:rPr>
        <w:tab/>
      </w:r>
      <w:proofErr w:type="spellStart"/>
      <w:r w:rsidRPr="00A063D6">
        <w:rPr>
          <w:rFonts w:ascii="Calibri" w:hAnsi="Calibri" w:cs="Calibri"/>
        </w:rPr>
        <w:t>Wallinga</w:t>
      </w:r>
      <w:proofErr w:type="spellEnd"/>
      <w:r w:rsidRPr="00A063D6">
        <w:rPr>
          <w:rFonts w:ascii="Calibri" w:hAnsi="Calibri" w:cs="Calibri"/>
        </w:rPr>
        <w:t xml:space="preserve"> J, </w:t>
      </w:r>
      <w:proofErr w:type="spellStart"/>
      <w:r w:rsidRPr="00A063D6">
        <w:rPr>
          <w:rFonts w:ascii="Calibri" w:hAnsi="Calibri" w:cs="Calibri"/>
        </w:rPr>
        <w:t>Teunis</w:t>
      </w:r>
      <w:proofErr w:type="spellEnd"/>
      <w:r w:rsidRPr="00A063D6">
        <w:rPr>
          <w:rFonts w:ascii="Calibri" w:hAnsi="Calibri" w:cs="Calibri"/>
        </w:rPr>
        <w:t xml:space="preserve"> P. 2004 Different Epidemic Curves for Severe Acute Respiratory Syndrome Reveal Similar Impacts of Control Measures. </w:t>
      </w:r>
      <w:r w:rsidRPr="00A063D6">
        <w:rPr>
          <w:rFonts w:ascii="Calibri" w:hAnsi="Calibri" w:cs="Calibri"/>
          <w:i/>
          <w:iCs/>
        </w:rPr>
        <w:t>American Journal of Epidemiology</w:t>
      </w:r>
      <w:r w:rsidRPr="00A063D6">
        <w:rPr>
          <w:rFonts w:ascii="Calibri" w:hAnsi="Calibri" w:cs="Calibri"/>
        </w:rPr>
        <w:t xml:space="preserve"> </w:t>
      </w:r>
      <w:r w:rsidRPr="00A063D6">
        <w:rPr>
          <w:rFonts w:ascii="Calibri" w:hAnsi="Calibri" w:cs="Calibri"/>
          <w:b/>
          <w:bCs/>
        </w:rPr>
        <w:t>160</w:t>
      </w:r>
      <w:r w:rsidRPr="00A063D6">
        <w:rPr>
          <w:rFonts w:ascii="Calibri" w:hAnsi="Calibri" w:cs="Calibri"/>
        </w:rPr>
        <w:t>, 509–516. (doi:10.1093/</w:t>
      </w:r>
      <w:proofErr w:type="spellStart"/>
      <w:r w:rsidRPr="00A063D6">
        <w:rPr>
          <w:rFonts w:ascii="Calibri" w:hAnsi="Calibri" w:cs="Calibri"/>
        </w:rPr>
        <w:t>aje</w:t>
      </w:r>
      <w:proofErr w:type="spellEnd"/>
      <w:r w:rsidRPr="00A063D6">
        <w:rPr>
          <w:rFonts w:ascii="Calibri" w:hAnsi="Calibri" w:cs="Calibri"/>
        </w:rPr>
        <w:t>/kwh255)</w:t>
      </w:r>
    </w:p>
    <w:p w14:paraId="41EDE4F1" w14:textId="77777777" w:rsidR="00A063D6" w:rsidRPr="00A063D6" w:rsidRDefault="00A063D6" w:rsidP="00A063D6">
      <w:pPr>
        <w:pStyle w:val="Bibliography"/>
        <w:rPr>
          <w:rFonts w:ascii="Calibri" w:hAnsi="Calibri" w:cs="Calibri"/>
        </w:rPr>
      </w:pPr>
      <w:r w:rsidRPr="00A063D6">
        <w:rPr>
          <w:rFonts w:ascii="Calibri" w:hAnsi="Calibri" w:cs="Calibri"/>
        </w:rPr>
        <w:t>15.</w:t>
      </w:r>
      <w:r w:rsidRPr="00A063D6">
        <w:rPr>
          <w:rFonts w:ascii="Calibri" w:hAnsi="Calibri" w:cs="Calibri"/>
        </w:rPr>
        <w:tab/>
      </w:r>
      <w:proofErr w:type="spellStart"/>
      <w:r w:rsidRPr="00A063D6">
        <w:rPr>
          <w:rFonts w:ascii="Calibri" w:hAnsi="Calibri" w:cs="Calibri"/>
        </w:rPr>
        <w:t>Cauchemez</w:t>
      </w:r>
      <w:proofErr w:type="spellEnd"/>
      <w:r w:rsidRPr="00A063D6">
        <w:rPr>
          <w:rFonts w:ascii="Calibri" w:hAnsi="Calibri" w:cs="Calibri"/>
        </w:rPr>
        <w:t xml:space="preserve"> S, </w:t>
      </w:r>
      <w:proofErr w:type="spellStart"/>
      <w:r w:rsidRPr="00A063D6">
        <w:rPr>
          <w:rFonts w:ascii="Calibri" w:hAnsi="Calibri" w:cs="Calibri"/>
        </w:rPr>
        <w:t>Boëlle</w:t>
      </w:r>
      <w:proofErr w:type="spellEnd"/>
      <w:r w:rsidRPr="00A063D6">
        <w:rPr>
          <w:rFonts w:ascii="Calibri" w:hAnsi="Calibri" w:cs="Calibri"/>
        </w:rPr>
        <w:t xml:space="preserve"> P-Y, Thomas G, </w:t>
      </w:r>
      <w:proofErr w:type="spellStart"/>
      <w:r w:rsidRPr="00A063D6">
        <w:rPr>
          <w:rFonts w:ascii="Calibri" w:hAnsi="Calibri" w:cs="Calibri"/>
        </w:rPr>
        <w:t>Valleron</w:t>
      </w:r>
      <w:proofErr w:type="spellEnd"/>
      <w:r w:rsidRPr="00A063D6">
        <w:rPr>
          <w:rFonts w:ascii="Calibri" w:hAnsi="Calibri" w:cs="Calibri"/>
        </w:rPr>
        <w:t xml:space="preserve"> A-J. 2006 Estimating in real time the efficacy of measures to control emerging communicable diseases. </w:t>
      </w:r>
      <w:r w:rsidRPr="00A063D6">
        <w:rPr>
          <w:rFonts w:ascii="Calibri" w:hAnsi="Calibri" w:cs="Calibri"/>
          <w:i/>
          <w:iCs/>
        </w:rPr>
        <w:t xml:space="preserve">Am. J. </w:t>
      </w:r>
      <w:proofErr w:type="spellStart"/>
      <w:r w:rsidRPr="00A063D6">
        <w:rPr>
          <w:rFonts w:ascii="Calibri" w:hAnsi="Calibri" w:cs="Calibri"/>
          <w:i/>
          <w:iCs/>
        </w:rPr>
        <w:t>Epidemiol</w:t>
      </w:r>
      <w:proofErr w:type="spellEnd"/>
      <w:r w:rsidRPr="00A063D6">
        <w:rPr>
          <w:rFonts w:ascii="Calibri" w:hAnsi="Calibri" w:cs="Calibri"/>
          <w:i/>
          <w:iCs/>
        </w:rPr>
        <w:t>.</w:t>
      </w:r>
      <w:r w:rsidRPr="00A063D6">
        <w:rPr>
          <w:rFonts w:ascii="Calibri" w:hAnsi="Calibri" w:cs="Calibri"/>
        </w:rPr>
        <w:t xml:space="preserve"> </w:t>
      </w:r>
      <w:r w:rsidRPr="00A063D6">
        <w:rPr>
          <w:rFonts w:ascii="Calibri" w:hAnsi="Calibri" w:cs="Calibri"/>
          <w:b/>
          <w:bCs/>
        </w:rPr>
        <w:t>164</w:t>
      </w:r>
      <w:r w:rsidRPr="00A063D6">
        <w:rPr>
          <w:rFonts w:ascii="Calibri" w:hAnsi="Calibri" w:cs="Calibri"/>
        </w:rPr>
        <w:t>, 591–597. (doi:10.1093/</w:t>
      </w:r>
      <w:proofErr w:type="spellStart"/>
      <w:r w:rsidRPr="00A063D6">
        <w:rPr>
          <w:rFonts w:ascii="Calibri" w:hAnsi="Calibri" w:cs="Calibri"/>
        </w:rPr>
        <w:t>aje</w:t>
      </w:r>
      <w:proofErr w:type="spellEnd"/>
      <w:r w:rsidRPr="00A063D6">
        <w:rPr>
          <w:rFonts w:ascii="Calibri" w:hAnsi="Calibri" w:cs="Calibri"/>
        </w:rPr>
        <w:t>/kwj274)</w:t>
      </w:r>
    </w:p>
    <w:p w14:paraId="5E74C817" w14:textId="77777777" w:rsidR="00A063D6" w:rsidRPr="00A063D6" w:rsidRDefault="00A063D6" w:rsidP="00A063D6">
      <w:pPr>
        <w:pStyle w:val="Bibliography"/>
        <w:rPr>
          <w:rFonts w:ascii="Calibri" w:hAnsi="Calibri" w:cs="Calibri"/>
        </w:rPr>
      </w:pPr>
      <w:r w:rsidRPr="00A063D6">
        <w:rPr>
          <w:rFonts w:ascii="Calibri" w:hAnsi="Calibri" w:cs="Calibri"/>
        </w:rPr>
        <w:lastRenderedPageBreak/>
        <w:t>16.</w:t>
      </w:r>
      <w:r w:rsidRPr="00A063D6">
        <w:rPr>
          <w:rFonts w:ascii="Calibri" w:hAnsi="Calibri" w:cs="Calibri"/>
        </w:rPr>
        <w:tab/>
        <w:t xml:space="preserve">Cori A, Ferguson NM, Fraser C, </w:t>
      </w:r>
      <w:proofErr w:type="spellStart"/>
      <w:r w:rsidRPr="00A063D6">
        <w:rPr>
          <w:rFonts w:ascii="Calibri" w:hAnsi="Calibri" w:cs="Calibri"/>
        </w:rPr>
        <w:t>Cauchemez</w:t>
      </w:r>
      <w:proofErr w:type="spellEnd"/>
      <w:r w:rsidRPr="00A063D6">
        <w:rPr>
          <w:rFonts w:ascii="Calibri" w:hAnsi="Calibri" w:cs="Calibri"/>
        </w:rPr>
        <w:t xml:space="preserve"> S. 2013 A New Framework and Software to Estimate Time-Varying Reproduction Numbers During Epidemics. </w:t>
      </w:r>
      <w:r w:rsidRPr="00A063D6">
        <w:rPr>
          <w:rFonts w:ascii="Calibri" w:hAnsi="Calibri" w:cs="Calibri"/>
          <w:i/>
          <w:iCs/>
        </w:rPr>
        <w:t>American Journal of Epidemiology</w:t>
      </w:r>
      <w:r w:rsidRPr="00A063D6">
        <w:rPr>
          <w:rFonts w:ascii="Calibri" w:hAnsi="Calibri" w:cs="Calibri"/>
        </w:rPr>
        <w:t xml:space="preserve"> </w:t>
      </w:r>
      <w:r w:rsidRPr="00A063D6">
        <w:rPr>
          <w:rFonts w:ascii="Calibri" w:hAnsi="Calibri" w:cs="Calibri"/>
          <w:b/>
          <w:bCs/>
        </w:rPr>
        <w:t>178</w:t>
      </w:r>
      <w:r w:rsidRPr="00A063D6">
        <w:rPr>
          <w:rFonts w:ascii="Calibri" w:hAnsi="Calibri" w:cs="Calibri"/>
        </w:rPr>
        <w:t>, 1505–1512. (doi:10.1093/</w:t>
      </w:r>
      <w:proofErr w:type="spellStart"/>
      <w:r w:rsidRPr="00A063D6">
        <w:rPr>
          <w:rFonts w:ascii="Calibri" w:hAnsi="Calibri" w:cs="Calibri"/>
        </w:rPr>
        <w:t>aje</w:t>
      </w:r>
      <w:proofErr w:type="spellEnd"/>
      <w:r w:rsidRPr="00A063D6">
        <w:rPr>
          <w:rFonts w:ascii="Calibri" w:hAnsi="Calibri" w:cs="Calibri"/>
        </w:rPr>
        <w:t>/kwt133)</w:t>
      </w:r>
    </w:p>
    <w:p w14:paraId="412D12B1" w14:textId="77777777" w:rsidR="00A063D6" w:rsidRPr="00A063D6" w:rsidRDefault="00A063D6" w:rsidP="00A063D6">
      <w:pPr>
        <w:pStyle w:val="Bibliography"/>
        <w:rPr>
          <w:rFonts w:ascii="Calibri" w:hAnsi="Calibri" w:cs="Calibri"/>
        </w:rPr>
      </w:pPr>
      <w:r w:rsidRPr="00A063D6">
        <w:rPr>
          <w:rFonts w:ascii="Calibri" w:hAnsi="Calibri" w:cs="Calibri"/>
        </w:rPr>
        <w:t>17.</w:t>
      </w:r>
      <w:r w:rsidRPr="00A063D6">
        <w:rPr>
          <w:rFonts w:ascii="Calibri" w:hAnsi="Calibri" w:cs="Calibri"/>
        </w:rPr>
        <w:tab/>
        <w:t xml:space="preserve">Thompson RN </w:t>
      </w:r>
      <w:r w:rsidRPr="00A063D6">
        <w:rPr>
          <w:rFonts w:ascii="Calibri" w:hAnsi="Calibri" w:cs="Calibri"/>
          <w:i/>
          <w:iCs/>
        </w:rPr>
        <w:t>et al.</w:t>
      </w:r>
      <w:r w:rsidRPr="00A063D6">
        <w:rPr>
          <w:rFonts w:ascii="Calibri" w:hAnsi="Calibri" w:cs="Calibri"/>
        </w:rPr>
        <w:t xml:space="preserve"> 2019 Improved inference of time-varying reproduction numbers during infectious disease outbreaks. </w:t>
      </w:r>
      <w:r w:rsidRPr="00A063D6">
        <w:rPr>
          <w:rFonts w:ascii="Calibri" w:hAnsi="Calibri" w:cs="Calibri"/>
          <w:i/>
          <w:iCs/>
        </w:rPr>
        <w:t>Epidemics</w:t>
      </w:r>
      <w:r w:rsidRPr="00A063D6">
        <w:rPr>
          <w:rFonts w:ascii="Calibri" w:hAnsi="Calibri" w:cs="Calibri"/>
        </w:rPr>
        <w:t xml:space="preserve"> (</w:t>
      </w:r>
      <w:proofErr w:type="gramStart"/>
      <w:r w:rsidRPr="00A063D6">
        <w:rPr>
          <w:rFonts w:ascii="Calibri" w:hAnsi="Calibri" w:cs="Calibri"/>
        </w:rPr>
        <w:t>doi:10.1016/j.epidem</w:t>
      </w:r>
      <w:proofErr w:type="gramEnd"/>
      <w:r w:rsidRPr="00A063D6">
        <w:rPr>
          <w:rFonts w:ascii="Calibri" w:hAnsi="Calibri" w:cs="Calibri"/>
        </w:rPr>
        <w:t>.2019.100356)</w:t>
      </w:r>
    </w:p>
    <w:p w14:paraId="7932DF32" w14:textId="77777777" w:rsidR="00A063D6" w:rsidRPr="00A063D6" w:rsidRDefault="00A063D6" w:rsidP="00A063D6">
      <w:pPr>
        <w:pStyle w:val="Bibliography"/>
        <w:rPr>
          <w:rFonts w:ascii="Calibri" w:hAnsi="Calibri" w:cs="Calibri"/>
        </w:rPr>
      </w:pPr>
      <w:r w:rsidRPr="00A063D6">
        <w:rPr>
          <w:rFonts w:ascii="Calibri" w:hAnsi="Calibri" w:cs="Calibri"/>
        </w:rPr>
        <w:t>18.</w:t>
      </w:r>
      <w:r w:rsidRPr="00A063D6">
        <w:rPr>
          <w:rFonts w:ascii="Calibri" w:hAnsi="Calibri" w:cs="Calibri"/>
        </w:rPr>
        <w:tab/>
        <w:t>Public Health England, NHSX. 2020 Coronavirus (COVID-19) in the UK. See https://coronavirus.data.gov.uk/about-data (accessed on 31 August 2020).</w:t>
      </w:r>
    </w:p>
    <w:p w14:paraId="2FA98BA2" w14:textId="77777777" w:rsidR="00A063D6" w:rsidRPr="00A063D6" w:rsidRDefault="00A063D6" w:rsidP="00A063D6">
      <w:pPr>
        <w:pStyle w:val="Bibliography"/>
        <w:rPr>
          <w:rFonts w:ascii="Calibri" w:hAnsi="Calibri" w:cs="Calibri"/>
        </w:rPr>
      </w:pPr>
      <w:r w:rsidRPr="00A063D6">
        <w:rPr>
          <w:rFonts w:ascii="Calibri" w:hAnsi="Calibri" w:cs="Calibri"/>
        </w:rPr>
        <w:t>19.</w:t>
      </w:r>
      <w:r w:rsidRPr="00A063D6">
        <w:rPr>
          <w:rFonts w:ascii="Calibri" w:hAnsi="Calibri" w:cs="Calibri"/>
        </w:rPr>
        <w:tab/>
        <w:t>Levin AT, Meyerowitz-Katz G, Owusu-</w:t>
      </w:r>
      <w:proofErr w:type="spellStart"/>
      <w:r w:rsidRPr="00A063D6">
        <w:rPr>
          <w:rFonts w:ascii="Calibri" w:hAnsi="Calibri" w:cs="Calibri"/>
        </w:rPr>
        <w:t>Boaitey</w:t>
      </w:r>
      <w:proofErr w:type="spellEnd"/>
      <w:r w:rsidRPr="00A063D6">
        <w:rPr>
          <w:rFonts w:ascii="Calibri" w:hAnsi="Calibri" w:cs="Calibri"/>
        </w:rPr>
        <w:t xml:space="preserve"> N, Cochran KB, Walsh SP. 2020 Assessing the age specificity of infection </w:t>
      </w:r>
      <w:proofErr w:type="spellStart"/>
      <w:r w:rsidRPr="00A063D6">
        <w:rPr>
          <w:rFonts w:ascii="Calibri" w:hAnsi="Calibri" w:cs="Calibri"/>
        </w:rPr>
        <w:t>fatatlity</w:t>
      </w:r>
      <w:proofErr w:type="spellEnd"/>
      <w:r w:rsidRPr="00A063D6">
        <w:rPr>
          <w:rFonts w:ascii="Calibri" w:hAnsi="Calibri" w:cs="Calibri"/>
        </w:rPr>
        <w:t xml:space="preserve"> rates for Covid-19: Systematic review, meta-analysis, and public policy implications. (doi:10.1101/2020.07.23.20160895)</w:t>
      </w:r>
    </w:p>
    <w:p w14:paraId="165E931B" w14:textId="77777777" w:rsidR="00A063D6" w:rsidRPr="00A063D6" w:rsidRDefault="00A063D6" w:rsidP="00A063D6">
      <w:pPr>
        <w:pStyle w:val="Bibliography"/>
        <w:rPr>
          <w:rFonts w:ascii="Calibri" w:hAnsi="Calibri" w:cs="Calibri"/>
        </w:rPr>
      </w:pPr>
      <w:r w:rsidRPr="00A063D6">
        <w:rPr>
          <w:rFonts w:ascii="Calibri" w:hAnsi="Calibri" w:cs="Calibri"/>
        </w:rPr>
        <w:t>20.</w:t>
      </w:r>
      <w:r w:rsidRPr="00A063D6">
        <w:rPr>
          <w:rFonts w:ascii="Calibri" w:hAnsi="Calibri" w:cs="Calibri"/>
        </w:rPr>
        <w:tab/>
        <w:t xml:space="preserve">Gordon AL </w:t>
      </w:r>
      <w:r w:rsidRPr="00A063D6">
        <w:rPr>
          <w:rFonts w:ascii="Calibri" w:hAnsi="Calibri" w:cs="Calibri"/>
          <w:i/>
          <w:iCs/>
        </w:rPr>
        <w:t>et al.</w:t>
      </w:r>
      <w:r w:rsidRPr="00A063D6">
        <w:rPr>
          <w:rFonts w:ascii="Calibri" w:hAnsi="Calibri" w:cs="Calibri"/>
        </w:rPr>
        <w:t xml:space="preserve"> 2020 Commentary: COVID in care homes—challenges and dilemmas in healthcare delivery. </w:t>
      </w:r>
      <w:r w:rsidRPr="00A063D6">
        <w:rPr>
          <w:rFonts w:ascii="Calibri" w:hAnsi="Calibri" w:cs="Calibri"/>
          <w:i/>
          <w:iCs/>
        </w:rPr>
        <w:t>Age and Ageing</w:t>
      </w:r>
      <w:r w:rsidRPr="00A063D6">
        <w:rPr>
          <w:rFonts w:ascii="Calibri" w:hAnsi="Calibri" w:cs="Calibri"/>
        </w:rPr>
        <w:t xml:space="preserve"> </w:t>
      </w:r>
      <w:r w:rsidRPr="00A063D6">
        <w:rPr>
          <w:rFonts w:ascii="Calibri" w:hAnsi="Calibri" w:cs="Calibri"/>
          <w:b/>
          <w:bCs/>
        </w:rPr>
        <w:t>49</w:t>
      </w:r>
      <w:r w:rsidRPr="00A063D6">
        <w:rPr>
          <w:rFonts w:ascii="Calibri" w:hAnsi="Calibri" w:cs="Calibri"/>
        </w:rPr>
        <w:t>, 701–705. (doi:10.1093/ageing/afaa113)</w:t>
      </w:r>
    </w:p>
    <w:p w14:paraId="453E30B3" w14:textId="77777777" w:rsidR="00A063D6" w:rsidRPr="00A063D6" w:rsidRDefault="00A063D6" w:rsidP="00A063D6">
      <w:pPr>
        <w:pStyle w:val="Bibliography"/>
        <w:rPr>
          <w:rFonts w:ascii="Calibri" w:hAnsi="Calibri" w:cs="Calibri"/>
        </w:rPr>
      </w:pPr>
      <w:r w:rsidRPr="00A063D6">
        <w:rPr>
          <w:rFonts w:ascii="Calibri" w:hAnsi="Calibri" w:cs="Calibri"/>
        </w:rPr>
        <w:t>21.</w:t>
      </w:r>
      <w:r w:rsidRPr="00A063D6">
        <w:rPr>
          <w:rFonts w:ascii="Calibri" w:hAnsi="Calibri" w:cs="Calibri"/>
        </w:rPr>
        <w:tab/>
        <w:t xml:space="preserve">Abbott S, Sherratt K, Bevan J, Gibbs H, Hellewell J, Munday J, Campbell P, Funk S. 2020 </w:t>
      </w:r>
      <w:proofErr w:type="spellStart"/>
      <w:r w:rsidRPr="00A063D6">
        <w:rPr>
          <w:rFonts w:ascii="Calibri" w:hAnsi="Calibri" w:cs="Calibri"/>
          <w:i/>
          <w:iCs/>
        </w:rPr>
        <w:t>covidregionaldata</w:t>
      </w:r>
      <w:proofErr w:type="spellEnd"/>
      <w:r w:rsidRPr="00A063D6">
        <w:rPr>
          <w:rFonts w:ascii="Calibri" w:hAnsi="Calibri" w:cs="Calibri"/>
          <w:i/>
          <w:iCs/>
        </w:rPr>
        <w:t>: Subnational Data for the Covid-19 Outbreak</w:t>
      </w:r>
      <w:r w:rsidRPr="00A063D6">
        <w:rPr>
          <w:rFonts w:ascii="Calibri" w:hAnsi="Calibri" w:cs="Calibri"/>
        </w:rPr>
        <w:t>. See https:/epiforecasts.io/covidregionaldata, https://github.com/epiforecasts/covidregionaldata.</w:t>
      </w:r>
    </w:p>
    <w:p w14:paraId="7DDF1E36" w14:textId="77777777" w:rsidR="00A063D6" w:rsidRPr="00A063D6" w:rsidRDefault="00A063D6" w:rsidP="00A063D6">
      <w:pPr>
        <w:pStyle w:val="Bibliography"/>
        <w:rPr>
          <w:rFonts w:ascii="Calibri" w:hAnsi="Calibri" w:cs="Calibri"/>
        </w:rPr>
      </w:pPr>
      <w:r w:rsidRPr="00A063D6">
        <w:rPr>
          <w:rFonts w:ascii="Calibri" w:hAnsi="Calibri" w:cs="Calibri"/>
        </w:rPr>
        <w:t>22.</w:t>
      </w:r>
      <w:r w:rsidRPr="00A063D6">
        <w:rPr>
          <w:rFonts w:ascii="Calibri" w:hAnsi="Calibri" w:cs="Calibri"/>
        </w:rPr>
        <w:tab/>
        <w:t>Department of Health and Social Care. 2020 COVID-19 testing data: methodology note. See https://www.gov.uk/government/publications/coronavirus-covid-19-testing-data-methodology/covid-19-testing-data-methodology-note (accessed on 31 August 2020).</w:t>
      </w:r>
    </w:p>
    <w:p w14:paraId="7396FFFD" w14:textId="77777777" w:rsidR="00A063D6" w:rsidRPr="00A063D6" w:rsidRDefault="00A063D6" w:rsidP="00A063D6">
      <w:pPr>
        <w:pStyle w:val="Bibliography"/>
        <w:rPr>
          <w:rFonts w:ascii="Calibri" w:hAnsi="Calibri" w:cs="Calibri"/>
        </w:rPr>
      </w:pPr>
      <w:r w:rsidRPr="00A063D6">
        <w:rPr>
          <w:rFonts w:ascii="Calibri" w:hAnsi="Calibri" w:cs="Calibri"/>
        </w:rPr>
        <w:t>23.</w:t>
      </w:r>
      <w:r w:rsidRPr="00A063D6">
        <w:rPr>
          <w:rFonts w:ascii="Calibri" w:hAnsi="Calibri" w:cs="Calibri"/>
        </w:rPr>
        <w:tab/>
      </w:r>
      <w:proofErr w:type="spellStart"/>
      <w:r w:rsidRPr="00A063D6">
        <w:rPr>
          <w:rFonts w:ascii="Calibri" w:hAnsi="Calibri" w:cs="Calibri"/>
        </w:rPr>
        <w:t>Ganyani</w:t>
      </w:r>
      <w:proofErr w:type="spellEnd"/>
      <w:r w:rsidRPr="00A063D6">
        <w:rPr>
          <w:rFonts w:ascii="Calibri" w:hAnsi="Calibri" w:cs="Calibri"/>
        </w:rPr>
        <w:t xml:space="preserve"> T, Kremer C, Chen D, </w:t>
      </w:r>
      <w:proofErr w:type="spellStart"/>
      <w:r w:rsidRPr="00A063D6">
        <w:rPr>
          <w:rFonts w:ascii="Calibri" w:hAnsi="Calibri" w:cs="Calibri"/>
        </w:rPr>
        <w:t>Torneri</w:t>
      </w:r>
      <w:proofErr w:type="spellEnd"/>
      <w:r w:rsidRPr="00A063D6">
        <w:rPr>
          <w:rFonts w:ascii="Calibri" w:hAnsi="Calibri" w:cs="Calibri"/>
        </w:rPr>
        <w:t xml:space="preserve"> A, </w:t>
      </w:r>
      <w:proofErr w:type="spellStart"/>
      <w:r w:rsidRPr="00A063D6">
        <w:rPr>
          <w:rFonts w:ascii="Calibri" w:hAnsi="Calibri" w:cs="Calibri"/>
        </w:rPr>
        <w:t>Faes</w:t>
      </w:r>
      <w:proofErr w:type="spellEnd"/>
      <w:r w:rsidRPr="00A063D6">
        <w:rPr>
          <w:rFonts w:ascii="Calibri" w:hAnsi="Calibri" w:cs="Calibri"/>
        </w:rPr>
        <w:t xml:space="preserve"> C, </w:t>
      </w:r>
      <w:proofErr w:type="spellStart"/>
      <w:r w:rsidRPr="00A063D6">
        <w:rPr>
          <w:rFonts w:ascii="Calibri" w:hAnsi="Calibri" w:cs="Calibri"/>
        </w:rPr>
        <w:t>Wallinga</w:t>
      </w:r>
      <w:proofErr w:type="spellEnd"/>
      <w:r w:rsidRPr="00A063D6">
        <w:rPr>
          <w:rFonts w:ascii="Calibri" w:hAnsi="Calibri" w:cs="Calibri"/>
        </w:rPr>
        <w:t xml:space="preserve"> J, Hens N. 2020 Estimating the generation interval for coronavirus disease (COVID-19) based on symptom onset data, March 2020. </w:t>
      </w:r>
      <w:proofErr w:type="spellStart"/>
      <w:r w:rsidRPr="00A063D6">
        <w:rPr>
          <w:rFonts w:ascii="Calibri" w:hAnsi="Calibri" w:cs="Calibri"/>
          <w:i/>
          <w:iCs/>
        </w:rPr>
        <w:t>Eurosurveillance</w:t>
      </w:r>
      <w:proofErr w:type="spellEnd"/>
      <w:r w:rsidRPr="00A063D6">
        <w:rPr>
          <w:rFonts w:ascii="Calibri" w:hAnsi="Calibri" w:cs="Calibri"/>
        </w:rPr>
        <w:t xml:space="preserve"> </w:t>
      </w:r>
      <w:r w:rsidRPr="00A063D6">
        <w:rPr>
          <w:rFonts w:ascii="Calibri" w:hAnsi="Calibri" w:cs="Calibri"/>
          <w:b/>
          <w:bCs/>
        </w:rPr>
        <w:t>25</w:t>
      </w:r>
      <w:r w:rsidRPr="00A063D6">
        <w:rPr>
          <w:rFonts w:ascii="Calibri" w:hAnsi="Calibri" w:cs="Calibri"/>
        </w:rPr>
        <w:t>, 2000257. (doi:10.2807/1560-7917.ES.2020.25.17.2000257)</w:t>
      </w:r>
    </w:p>
    <w:p w14:paraId="02E78F37" w14:textId="77777777" w:rsidR="00A063D6" w:rsidRPr="00A063D6" w:rsidRDefault="00A063D6" w:rsidP="00A063D6">
      <w:pPr>
        <w:pStyle w:val="Bibliography"/>
        <w:rPr>
          <w:rFonts w:ascii="Calibri" w:hAnsi="Calibri" w:cs="Calibri"/>
        </w:rPr>
      </w:pPr>
      <w:r w:rsidRPr="00A063D6">
        <w:rPr>
          <w:rFonts w:ascii="Calibri" w:hAnsi="Calibri" w:cs="Calibri"/>
        </w:rPr>
        <w:t>24.</w:t>
      </w:r>
      <w:r w:rsidRPr="00A063D6">
        <w:rPr>
          <w:rFonts w:ascii="Calibri" w:hAnsi="Calibri" w:cs="Calibri"/>
        </w:rPr>
        <w:tab/>
        <w:t xml:space="preserve">Lauer SA, </w:t>
      </w:r>
      <w:proofErr w:type="spellStart"/>
      <w:r w:rsidRPr="00A063D6">
        <w:rPr>
          <w:rFonts w:ascii="Calibri" w:hAnsi="Calibri" w:cs="Calibri"/>
        </w:rPr>
        <w:t>Grantz</w:t>
      </w:r>
      <w:proofErr w:type="spellEnd"/>
      <w:r w:rsidRPr="00A063D6">
        <w:rPr>
          <w:rFonts w:ascii="Calibri" w:hAnsi="Calibri" w:cs="Calibri"/>
        </w:rPr>
        <w:t xml:space="preserve"> KH, Bi Q, Jones FK, Zheng Q, Meredith HR, Azman AS, Reich NG, </w:t>
      </w:r>
      <w:proofErr w:type="spellStart"/>
      <w:r w:rsidRPr="00A063D6">
        <w:rPr>
          <w:rFonts w:ascii="Calibri" w:hAnsi="Calibri" w:cs="Calibri"/>
        </w:rPr>
        <w:t>Lessler</w:t>
      </w:r>
      <w:proofErr w:type="spellEnd"/>
      <w:r w:rsidRPr="00A063D6">
        <w:rPr>
          <w:rFonts w:ascii="Calibri" w:hAnsi="Calibri" w:cs="Calibri"/>
        </w:rPr>
        <w:t xml:space="preserve"> J. 2020 The Incubation Period of Coronavirus Disease 2019 (COVID-19) From Publicly Reported Confirmed Cases: Estimation and Application. </w:t>
      </w:r>
      <w:r w:rsidRPr="00A063D6">
        <w:rPr>
          <w:rFonts w:ascii="Calibri" w:hAnsi="Calibri" w:cs="Calibri"/>
          <w:i/>
          <w:iCs/>
        </w:rPr>
        <w:t>Annals of Internal Medicine</w:t>
      </w:r>
      <w:r w:rsidRPr="00A063D6">
        <w:rPr>
          <w:rFonts w:ascii="Calibri" w:hAnsi="Calibri" w:cs="Calibri"/>
        </w:rPr>
        <w:t xml:space="preserve"> (doi:10.7326/M20-0504)</w:t>
      </w:r>
    </w:p>
    <w:p w14:paraId="086DDFAA" w14:textId="77777777" w:rsidR="00A063D6" w:rsidRPr="00A063D6" w:rsidRDefault="00A063D6" w:rsidP="00A063D6">
      <w:pPr>
        <w:pStyle w:val="Bibliography"/>
        <w:rPr>
          <w:rFonts w:ascii="Calibri" w:hAnsi="Calibri" w:cs="Calibri"/>
        </w:rPr>
      </w:pPr>
      <w:r w:rsidRPr="00A063D6">
        <w:rPr>
          <w:rFonts w:ascii="Calibri" w:hAnsi="Calibri" w:cs="Calibri"/>
        </w:rPr>
        <w:t>25.</w:t>
      </w:r>
      <w:r w:rsidRPr="00A063D6">
        <w:rPr>
          <w:rFonts w:ascii="Calibri" w:hAnsi="Calibri" w:cs="Calibri"/>
        </w:rPr>
        <w:tab/>
      </w:r>
      <w:proofErr w:type="spellStart"/>
      <w:r w:rsidRPr="00A063D6">
        <w:rPr>
          <w:rFonts w:ascii="Calibri" w:hAnsi="Calibri" w:cs="Calibri"/>
        </w:rPr>
        <w:t>Dryhurst</w:t>
      </w:r>
      <w:proofErr w:type="spellEnd"/>
      <w:r w:rsidRPr="00A063D6">
        <w:rPr>
          <w:rFonts w:ascii="Calibri" w:hAnsi="Calibri" w:cs="Calibri"/>
        </w:rPr>
        <w:t xml:space="preserve"> S, Schneider CR, Kerr J, Freeman ALJ, Recchia G, van der </w:t>
      </w:r>
      <w:proofErr w:type="spellStart"/>
      <w:r w:rsidRPr="00A063D6">
        <w:rPr>
          <w:rFonts w:ascii="Calibri" w:hAnsi="Calibri" w:cs="Calibri"/>
        </w:rPr>
        <w:t>Bles</w:t>
      </w:r>
      <w:proofErr w:type="spellEnd"/>
      <w:r w:rsidRPr="00A063D6">
        <w:rPr>
          <w:rFonts w:ascii="Calibri" w:hAnsi="Calibri" w:cs="Calibri"/>
        </w:rPr>
        <w:t xml:space="preserve"> AM, </w:t>
      </w:r>
      <w:proofErr w:type="spellStart"/>
      <w:r w:rsidRPr="00A063D6">
        <w:rPr>
          <w:rFonts w:ascii="Calibri" w:hAnsi="Calibri" w:cs="Calibri"/>
        </w:rPr>
        <w:t>Spiegelhalter</w:t>
      </w:r>
      <w:proofErr w:type="spellEnd"/>
      <w:r w:rsidRPr="00A063D6">
        <w:rPr>
          <w:rFonts w:ascii="Calibri" w:hAnsi="Calibri" w:cs="Calibri"/>
        </w:rPr>
        <w:t xml:space="preserve"> D, van der Linden S. 2020 Risk perceptions of COVID-19 around the world. </w:t>
      </w:r>
      <w:r w:rsidRPr="00A063D6">
        <w:rPr>
          <w:rFonts w:ascii="Calibri" w:hAnsi="Calibri" w:cs="Calibri"/>
          <w:i/>
          <w:iCs/>
        </w:rPr>
        <w:t xml:space="preserve">Journal of Risk </w:t>
      </w:r>
      <w:proofErr w:type="gramStart"/>
      <w:r w:rsidRPr="00A063D6">
        <w:rPr>
          <w:rFonts w:ascii="Calibri" w:hAnsi="Calibri" w:cs="Calibri"/>
          <w:i/>
          <w:iCs/>
        </w:rPr>
        <w:t>Research</w:t>
      </w:r>
      <w:r w:rsidRPr="00A063D6">
        <w:rPr>
          <w:rFonts w:ascii="Calibri" w:hAnsi="Calibri" w:cs="Calibri"/>
        </w:rPr>
        <w:t xml:space="preserve"> ,</w:t>
      </w:r>
      <w:proofErr w:type="gramEnd"/>
      <w:r w:rsidRPr="00A063D6">
        <w:rPr>
          <w:rFonts w:ascii="Calibri" w:hAnsi="Calibri" w:cs="Calibri"/>
        </w:rPr>
        <w:t xml:space="preserve"> 1–13. (doi:10.1080/13669877.2020.1758193)</w:t>
      </w:r>
    </w:p>
    <w:p w14:paraId="7A2A3674" w14:textId="77777777" w:rsidR="00A063D6" w:rsidRPr="00A063D6" w:rsidRDefault="00A063D6" w:rsidP="00A063D6">
      <w:pPr>
        <w:pStyle w:val="Bibliography"/>
        <w:rPr>
          <w:rFonts w:ascii="Calibri" w:hAnsi="Calibri" w:cs="Calibri"/>
        </w:rPr>
      </w:pPr>
      <w:r w:rsidRPr="00A063D6">
        <w:rPr>
          <w:rFonts w:ascii="Calibri" w:hAnsi="Calibri" w:cs="Calibri"/>
        </w:rPr>
        <w:t>26.</w:t>
      </w:r>
      <w:r w:rsidRPr="00A063D6">
        <w:rPr>
          <w:rFonts w:ascii="Calibri" w:hAnsi="Calibri" w:cs="Calibri"/>
        </w:rPr>
        <w:tab/>
        <w:t xml:space="preserve">Camacho A, Kucharski AJ, Funk S, </w:t>
      </w:r>
      <w:proofErr w:type="spellStart"/>
      <w:r w:rsidRPr="00A063D6">
        <w:rPr>
          <w:rFonts w:ascii="Calibri" w:hAnsi="Calibri" w:cs="Calibri"/>
        </w:rPr>
        <w:t>Breman</w:t>
      </w:r>
      <w:proofErr w:type="spellEnd"/>
      <w:r w:rsidRPr="00A063D6">
        <w:rPr>
          <w:rFonts w:ascii="Calibri" w:hAnsi="Calibri" w:cs="Calibri"/>
        </w:rPr>
        <w:t xml:space="preserve"> J, Piot P, Edmunds WJ. 2014 Potential for large outbreaks of Ebola virus disease. </w:t>
      </w:r>
      <w:r w:rsidRPr="00A063D6">
        <w:rPr>
          <w:rFonts w:ascii="Calibri" w:hAnsi="Calibri" w:cs="Calibri"/>
          <w:i/>
          <w:iCs/>
        </w:rPr>
        <w:t>Epidemics</w:t>
      </w:r>
      <w:r w:rsidRPr="00A063D6">
        <w:rPr>
          <w:rFonts w:ascii="Calibri" w:hAnsi="Calibri" w:cs="Calibri"/>
        </w:rPr>
        <w:t xml:space="preserve"> </w:t>
      </w:r>
      <w:r w:rsidRPr="00A063D6">
        <w:rPr>
          <w:rFonts w:ascii="Calibri" w:hAnsi="Calibri" w:cs="Calibri"/>
          <w:b/>
          <w:bCs/>
        </w:rPr>
        <w:t>9</w:t>
      </w:r>
      <w:r w:rsidRPr="00A063D6">
        <w:rPr>
          <w:rFonts w:ascii="Calibri" w:hAnsi="Calibri" w:cs="Calibri"/>
        </w:rPr>
        <w:t>, 70–78. (</w:t>
      </w:r>
      <w:proofErr w:type="gramStart"/>
      <w:r w:rsidRPr="00A063D6">
        <w:rPr>
          <w:rFonts w:ascii="Calibri" w:hAnsi="Calibri" w:cs="Calibri"/>
        </w:rPr>
        <w:t>doi:10.1016/j.epidem</w:t>
      </w:r>
      <w:proofErr w:type="gramEnd"/>
      <w:r w:rsidRPr="00A063D6">
        <w:rPr>
          <w:rFonts w:ascii="Calibri" w:hAnsi="Calibri" w:cs="Calibri"/>
        </w:rPr>
        <w:t>.2014.09.003)</w:t>
      </w:r>
    </w:p>
    <w:p w14:paraId="4077EBBB" w14:textId="77777777" w:rsidR="00A063D6" w:rsidRPr="00A063D6" w:rsidRDefault="00A063D6" w:rsidP="00A063D6">
      <w:pPr>
        <w:pStyle w:val="Bibliography"/>
        <w:rPr>
          <w:rFonts w:ascii="Calibri" w:hAnsi="Calibri" w:cs="Calibri"/>
        </w:rPr>
      </w:pPr>
      <w:r w:rsidRPr="00A063D6">
        <w:rPr>
          <w:rFonts w:ascii="Calibri" w:hAnsi="Calibri" w:cs="Calibri"/>
        </w:rPr>
        <w:t>27.</w:t>
      </w:r>
      <w:r w:rsidRPr="00A063D6">
        <w:rPr>
          <w:rFonts w:ascii="Calibri" w:hAnsi="Calibri" w:cs="Calibri"/>
        </w:rPr>
        <w:tab/>
        <w:t>Department of Health and Social Care. 2020 Coronavirus (COVID-19) - Scaling up our testing programmes</w:t>
      </w:r>
      <w:proofErr w:type="gramStart"/>
      <w:r w:rsidRPr="00A063D6">
        <w:rPr>
          <w:rFonts w:ascii="Calibri" w:hAnsi="Calibri" w:cs="Calibri"/>
        </w:rPr>
        <w:t>. ,</w:t>
      </w:r>
      <w:proofErr w:type="gramEnd"/>
      <w:r w:rsidRPr="00A063D6">
        <w:rPr>
          <w:rFonts w:ascii="Calibri" w:hAnsi="Calibri" w:cs="Calibri"/>
        </w:rPr>
        <w:t xml:space="preserve"> 15.</w:t>
      </w:r>
    </w:p>
    <w:p w14:paraId="539B2958" w14:textId="77777777" w:rsidR="00A063D6" w:rsidRPr="00A063D6" w:rsidRDefault="00A063D6" w:rsidP="00A063D6">
      <w:pPr>
        <w:pStyle w:val="Bibliography"/>
        <w:rPr>
          <w:rFonts w:ascii="Calibri" w:hAnsi="Calibri" w:cs="Calibri"/>
        </w:rPr>
      </w:pPr>
      <w:r w:rsidRPr="00A063D6">
        <w:rPr>
          <w:rFonts w:ascii="Calibri" w:hAnsi="Calibri" w:cs="Calibri"/>
        </w:rPr>
        <w:t>28.</w:t>
      </w:r>
      <w:r w:rsidRPr="00A063D6">
        <w:rPr>
          <w:rFonts w:ascii="Calibri" w:hAnsi="Calibri" w:cs="Calibri"/>
        </w:rPr>
        <w:tab/>
        <w:t xml:space="preserve">Scientific Advisory Group for Emergencies. 2020 SAGE 33 minutes: Coronavirus (COVID-19) response, 5 May 2020. </w:t>
      </w:r>
    </w:p>
    <w:p w14:paraId="028DE898" w14:textId="77777777" w:rsidR="00A063D6" w:rsidRPr="00A063D6" w:rsidRDefault="00A063D6" w:rsidP="00A063D6">
      <w:pPr>
        <w:pStyle w:val="Bibliography"/>
        <w:rPr>
          <w:rFonts w:ascii="Calibri" w:hAnsi="Calibri" w:cs="Calibri"/>
        </w:rPr>
      </w:pPr>
      <w:r w:rsidRPr="00A063D6">
        <w:rPr>
          <w:rFonts w:ascii="Calibri" w:hAnsi="Calibri" w:cs="Calibri"/>
        </w:rPr>
        <w:t>29.</w:t>
      </w:r>
      <w:r w:rsidRPr="00A063D6">
        <w:rPr>
          <w:rFonts w:ascii="Calibri" w:hAnsi="Calibri" w:cs="Calibri"/>
        </w:rPr>
        <w:tab/>
        <w:t xml:space="preserve">Smith DR, Duval A, </w:t>
      </w:r>
      <w:proofErr w:type="spellStart"/>
      <w:r w:rsidRPr="00A063D6">
        <w:rPr>
          <w:rFonts w:ascii="Calibri" w:hAnsi="Calibri" w:cs="Calibri"/>
        </w:rPr>
        <w:t>Pouwels</w:t>
      </w:r>
      <w:proofErr w:type="spellEnd"/>
      <w:r w:rsidRPr="00A063D6">
        <w:rPr>
          <w:rFonts w:ascii="Calibri" w:hAnsi="Calibri" w:cs="Calibri"/>
        </w:rPr>
        <w:t xml:space="preserve"> KB, Guillemot D, Fernandes J, Huynh B-T, </w:t>
      </w:r>
      <w:proofErr w:type="spellStart"/>
      <w:r w:rsidRPr="00A063D6">
        <w:rPr>
          <w:rFonts w:ascii="Calibri" w:hAnsi="Calibri" w:cs="Calibri"/>
        </w:rPr>
        <w:t>Temime</w:t>
      </w:r>
      <w:proofErr w:type="spellEnd"/>
      <w:r w:rsidRPr="00A063D6">
        <w:rPr>
          <w:rFonts w:ascii="Calibri" w:hAnsi="Calibri" w:cs="Calibri"/>
        </w:rPr>
        <w:t xml:space="preserve"> L, </w:t>
      </w:r>
      <w:proofErr w:type="spellStart"/>
      <w:r w:rsidRPr="00A063D6">
        <w:rPr>
          <w:rFonts w:ascii="Calibri" w:hAnsi="Calibri" w:cs="Calibri"/>
        </w:rPr>
        <w:t>Opatowski</w:t>
      </w:r>
      <w:proofErr w:type="spellEnd"/>
      <w:r w:rsidRPr="00A063D6">
        <w:rPr>
          <w:rFonts w:ascii="Calibri" w:hAnsi="Calibri" w:cs="Calibri"/>
        </w:rPr>
        <w:t xml:space="preserve"> L. 2020 How best to use limited tests? Improving COVID-19 surveillance in long-term care. (doi:10.1101/2020.04.19.20071639)</w:t>
      </w:r>
    </w:p>
    <w:p w14:paraId="1920B79C" w14:textId="77777777" w:rsidR="00A063D6" w:rsidRPr="00A063D6" w:rsidRDefault="00A063D6" w:rsidP="00A063D6">
      <w:pPr>
        <w:pStyle w:val="Bibliography"/>
        <w:rPr>
          <w:rFonts w:ascii="Calibri" w:hAnsi="Calibri" w:cs="Calibri"/>
        </w:rPr>
      </w:pPr>
      <w:r w:rsidRPr="00A063D6">
        <w:rPr>
          <w:rFonts w:ascii="Calibri" w:hAnsi="Calibri" w:cs="Calibri"/>
        </w:rPr>
        <w:lastRenderedPageBreak/>
        <w:t>30.</w:t>
      </w:r>
      <w:r w:rsidRPr="00A063D6">
        <w:rPr>
          <w:rFonts w:ascii="Calibri" w:hAnsi="Calibri" w:cs="Calibri"/>
        </w:rPr>
        <w:tab/>
        <w:t>NHS England. 2020 COVID-19 Daily Deaths. See https://www.england.nhs.uk/statistics/statistical-work-areas/covid-19-daily-deaths/ (accessed on 9 June 2020).</w:t>
      </w:r>
    </w:p>
    <w:p w14:paraId="17308B7B" w14:textId="77777777" w:rsidR="00A063D6" w:rsidRPr="00A063D6" w:rsidRDefault="00A063D6" w:rsidP="00A063D6">
      <w:pPr>
        <w:pStyle w:val="Bibliography"/>
        <w:rPr>
          <w:rFonts w:ascii="Calibri" w:hAnsi="Calibri" w:cs="Calibri"/>
        </w:rPr>
      </w:pPr>
      <w:r w:rsidRPr="00A063D6">
        <w:rPr>
          <w:rFonts w:ascii="Calibri" w:hAnsi="Calibri" w:cs="Calibri"/>
        </w:rPr>
        <w:t>31.</w:t>
      </w:r>
      <w:r w:rsidRPr="00A063D6">
        <w:rPr>
          <w:rFonts w:ascii="Calibri" w:hAnsi="Calibri" w:cs="Calibri"/>
        </w:rPr>
        <w:tab/>
        <w:t>Burn-Murdoch J, Dombey D. 2020 Flawed data casts cloud over Spain’s lockdown strategy. 4 June. See https://www.ft.com/content/77eb7a13-cd26-41dd-9642-616708b43673.</w:t>
      </w:r>
    </w:p>
    <w:p w14:paraId="1F8DB447" w14:textId="57F6335D" w:rsidR="00640E6A" w:rsidRDefault="0081411A">
      <w:r>
        <w:fldChar w:fldCharType="end"/>
      </w:r>
    </w:p>
    <w:sectPr w:rsidR="00640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F863D8"/>
    <w:multiLevelType w:val="multilevel"/>
    <w:tmpl w:val="26C81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931F17"/>
    <w:multiLevelType w:val="multilevel"/>
    <w:tmpl w:val="CB0E8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3FD"/>
    <w:rsid w:val="000E0E1C"/>
    <w:rsid w:val="005B63FD"/>
    <w:rsid w:val="00640E6A"/>
    <w:rsid w:val="006C085B"/>
    <w:rsid w:val="00776461"/>
    <w:rsid w:val="007F4DFF"/>
    <w:rsid w:val="0081411A"/>
    <w:rsid w:val="00A063D6"/>
    <w:rsid w:val="00D9541D"/>
    <w:rsid w:val="00E0038D"/>
    <w:rsid w:val="00E64E31"/>
    <w:rsid w:val="00F871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B18C7"/>
  <w15:chartTrackingRefBased/>
  <w15:docId w15:val="{C083BB63-9086-40F0-A041-89783203E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B63F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5B63FD"/>
    <w:rPr>
      <w:color w:val="0000FF"/>
      <w:u w:val="single"/>
    </w:rPr>
  </w:style>
  <w:style w:type="paragraph" w:styleId="Bibliography">
    <w:name w:val="Bibliography"/>
    <w:basedOn w:val="Normal"/>
    <w:next w:val="Normal"/>
    <w:uiPriority w:val="37"/>
    <w:unhideWhenUsed/>
    <w:rsid w:val="0081411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7606090">
      <w:bodyDiv w:val="1"/>
      <w:marLeft w:val="0"/>
      <w:marRight w:val="0"/>
      <w:marTop w:val="0"/>
      <w:marBottom w:val="0"/>
      <w:divBdr>
        <w:top w:val="none" w:sz="0" w:space="0" w:color="auto"/>
        <w:left w:val="none" w:sz="0" w:space="0" w:color="auto"/>
        <w:bottom w:val="none" w:sz="0" w:space="0" w:color="auto"/>
        <w:right w:val="none" w:sz="0" w:space="0" w:color="auto"/>
      </w:divBdr>
    </w:div>
    <w:div w:id="1675957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epiforecasts/rt-comparison-uk-public" TargetMode="External"/><Relationship Id="rId5" Type="http://schemas.openxmlformats.org/officeDocument/2006/relationships/hyperlink" Target="https://epiforecasts.io/covi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11</Pages>
  <Words>13622</Words>
  <Characters>77652</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e Sherratt</dc:creator>
  <cp:keywords/>
  <dc:description/>
  <cp:lastModifiedBy>Katharine Sherratt</cp:lastModifiedBy>
  <cp:revision>1</cp:revision>
  <dcterms:created xsi:type="dcterms:W3CDTF">2020-08-31T19:20:00Z</dcterms:created>
  <dcterms:modified xsi:type="dcterms:W3CDTF">2020-08-3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diriGRN4"/&gt;&lt;style id="http://www.zotero.org/styles/philosophical-transactions-of-the-royal-society-b" hasBibliography="1" bibliographyStyleHasBeenSet="1"/&gt;&lt;prefs&gt;&lt;pref name="fieldType" value="Fie</vt:lpwstr>
  </property>
  <property fmtid="{D5CDD505-2E9C-101B-9397-08002B2CF9AE}" pid="3" name="ZOTERO_PREF_2">
    <vt:lpwstr>ld"/&gt;&lt;pref name="delayCitationUpdates" value="true"/&gt;&lt;/prefs&gt;&lt;/data&gt;</vt:lpwstr>
  </property>
</Properties>
</file>